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77777777" w:rsidR="004A2BA6" w:rsidRPr="003059C8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Igor</w:t>
      </w:r>
      <w:r w:rsidR="008C296B" w:rsidRPr="003059C8">
        <w:rPr>
          <w:rFonts w:ascii="NeueHaasGroteskDisp Pro Md" w:hAnsi="NeueHaasGroteskDisp Pro Md"/>
          <w:bCs/>
          <w:sz w:val="22"/>
          <w:szCs w:val="22"/>
          <w:lang w:val="en-US"/>
        </w:rPr>
        <w:t xml:space="preserve"> </w:t>
      </w: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Grossmann</w:t>
      </w:r>
      <w:r w:rsidR="006E200E" w:rsidRPr="003059C8">
        <w:rPr>
          <w:rFonts w:ascii="NeueHaasGroteskDisp Pro Md" w:hAnsi="NeueHaasGroteskDisp Pro Md"/>
          <w:bCs/>
          <w:sz w:val="22"/>
          <w:szCs w:val="22"/>
          <w:lang w:val="en-US"/>
        </w:rPr>
        <w:t>, Ph. D.</w:t>
      </w:r>
    </w:p>
    <w:tbl>
      <w:tblPr>
        <w:tblW w:w="10038" w:type="dxa"/>
        <w:tblLook w:val="01E0" w:firstRow="1" w:lastRow="1" w:firstColumn="1" w:lastColumn="1" w:noHBand="0" w:noVBand="0"/>
      </w:tblPr>
      <w:tblGrid>
        <w:gridCol w:w="4062"/>
        <w:gridCol w:w="5976"/>
      </w:tblGrid>
      <w:tr w:rsidR="004A2BA6" w:rsidRPr="001A4386" w14:paraId="178E2783" w14:textId="77777777" w:rsidTr="00F73CB0">
        <w:trPr>
          <w:trHeight w:val="825"/>
        </w:trPr>
        <w:tc>
          <w:tcPr>
            <w:tcW w:w="4062" w:type="dxa"/>
          </w:tcPr>
          <w:p w14:paraId="7CE4B433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epartment of Psychology</w:t>
            </w:r>
          </w:p>
          <w:p w14:paraId="6F43E156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Waterloo</w:t>
            </w:r>
          </w:p>
          <w:p w14:paraId="3A2C45FE" w14:textId="77777777" w:rsidR="000E68EF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 University Avenue West</w:t>
            </w:r>
          </w:p>
          <w:p w14:paraId="4C2411C3" w14:textId="77777777" w:rsidR="004A2BA6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aterloo, Ontario, Canada N2L 3G1</w:t>
            </w:r>
          </w:p>
        </w:tc>
        <w:tc>
          <w:tcPr>
            <w:tcW w:w="5976" w:type="dxa"/>
          </w:tcPr>
          <w:p w14:paraId="05933BA4" w14:textId="77777777" w:rsidR="000E68EF" w:rsidRPr="003059C8" w:rsidRDefault="000E68EF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Office: PAS 3047</w:t>
            </w:r>
            <w:r w:rsidR="00A93E75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           </w:t>
            </w:r>
          </w:p>
          <w:p w14:paraId="73018282" w14:textId="77777777" w:rsidR="00EE3ECF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one: </w:t>
            </w:r>
            <w:r w:rsidR="006E200E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519-888-4567 x 31793</w:t>
            </w:r>
          </w:p>
          <w:p w14:paraId="4CF70F31" w14:textId="77777777" w:rsidR="00A93E75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Email: </w:t>
            </w:r>
            <w:hyperlink r:id="rId11" w:history="1">
              <w:r w:rsidR="006E200E" w:rsidRPr="003059C8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igrossma@uwaterloo.ca</w:t>
              </w:r>
            </w:hyperlink>
          </w:p>
          <w:p w14:paraId="0DFAE634" w14:textId="77777777" w:rsidR="004A2BA6" w:rsidRPr="003059C8" w:rsidRDefault="00335F1A" w:rsidP="00A93E75">
            <w:pPr>
              <w:ind w:left="1695" w:right="-89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</w:t>
            </w:r>
          </w:p>
        </w:tc>
      </w:tr>
    </w:tbl>
    <w:p w14:paraId="62EEEA98" w14:textId="77777777" w:rsidR="003059C8" w:rsidRPr="006B57A3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color w:val="000000"/>
          <w:sz w:val="16"/>
          <w:szCs w:val="16"/>
          <w:lang w:val="en-US"/>
        </w:rPr>
      </w:pPr>
    </w:p>
    <w:p w14:paraId="07DEE553" w14:textId="13273A29" w:rsidR="005171C0" w:rsidRPr="003059C8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Education</w:t>
      </w:r>
    </w:p>
    <w:p w14:paraId="3C461AAD" w14:textId="77777777" w:rsidR="00EA6518" w:rsidRPr="003059C8" w:rsidRDefault="004A2BA6" w:rsidP="00EA651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University of Michigan, Ann Arbor</w:t>
      </w:r>
    </w:p>
    <w:p w14:paraId="2C714DDF" w14:textId="77777777" w:rsidR="00EB1E4E" w:rsidRPr="003059C8" w:rsidRDefault="004A2BA6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h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D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="00EA6518" w:rsidRPr="003059C8">
        <w:rPr>
          <w:rFonts w:ascii="Spectral" w:hAnsi="Spectral"/>
          <w:sz w:val="22"/>
          <w:szCs w:val="22"/>
          <w:lang w:val="en-US"/>
        </w:rPr>
        <w:t xml:space="preserve"> in </w:t>
      </w:r>
      <w:r w:rsidRPr="003059C8">
        <w:rPr>
          <w:rFonts w:ascii="Spectral" w:hAnsi="Spectral"/>
          <w:sz w:val="22"/>
          <w:szCs w:val="22"/>
          <w:lang w:val="en-US"/>
        </w:rPr>
        <w:t>Social P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>, 201</w:t>
      </w:r>
      <w:r w:rsidR="00BF5F5E" w:rsidRPr="003059C8">
        <w:rPr>
          <w:rFonts w:ascii="Spectral" w:hAnsi="Spectral"/>
          <w:sz w:val="22"/>
          <w:szCs w:val="22"/>
          <w:lang w:val="en-US"/>
        </w:rPr>
        <w:t>2</w:t>
      </w:r>
    </w:p>
    <w:p w14:paraId="57801C29" w14:textId="77777777" w:rsidR="008C642E" w:rsidRPr="003059C8" w:rsidRDefault="008C642E" w:rsidP="008C642E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</w:p>
    <w:p w14:paraId="7663B57A" w14:textId="77777777" w:rsidR="005B2DF1" w:rsidRPr="003059C8" w:rsidRDefault="008C642E" w:rsidP="005B2DF1">
      <w:pPr>
        <w:ind w:left="706" w:firstLine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ommittee: Richard E. Nisbett (Advisor), Phoebe C. Ellsworth, </w:t>
      </w:r>
      <w:r w:rsidR="005B2DF1" w:rsidRPr="003059C8">
        <w:rPr>
          <w:rFonts w:ascii="Spectral" w:hAnsi="Spectral"/>
          <w:sz w:val="22"/>
          <w:szCs w:val="22"/>
          <w:lang w:val="en-CA"/>
        </w:rPr>
        <w:t>Ethan F. Kross, &amp;</w:t>
      </w:r>
    </w:p>
    <w:p w14:paraId="5230F1A3" w14:textId="77777777" w:rsidR="0004660D" w:rsidRPr="003059C8" w:rsidRDefault="005B2DF1" w:rsidP="0004660D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ter A. Railton</w:t>
      </w:r>
    </w:p>
    <w:p w14:paraId="02EB378F" w14:textId="77777777" w:rsidR="008C642E" w:rsidRPr="003059C8" w:rsidRDefault="008C642E" w:rsidP="00696E69">
      <w:pPr>
        <w:ind w:left="1440"/>
        <w:rPr>
          <w:rFonts w:ascii="Spectral" w:hAnsi="Spectral"/>
          <w:sz w:val="12"/>
          <w:szCs w:val="12"/>
          <w:lang w:val="en-CA"/>
        </w:rPr>
      </w:pPr>
    </w:p>
    <w:p w14:paraId="53BFFF02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M.S. in Psychology, 2009</w:t>
      </w:r>
    </w:p>
    <w:p w14:paraId="1B162AB1" w14:textId="77777777" w:rsidR="008C642E" w:rsidRPr="003059C8" w:rsidRDefault="008C642E" w:rsidP="00696E69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Russian interdependence and holistic cognition</w:t>
      </w:r>
    </w:p>
    <w:p w14:paraId="599EE5FA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ommittee: Richard E. Nisbett (Advisor), Shinobu Kitayama</w:t>
      </w:r>
    </w:p>
    <w:p w14:paraId="54ACAB3B" w14:textId="77777777" w:rsidR="003059C8" w:rsidRPr="003059C8" w:rsidRDefault="003059C8" w:rsidP="00696E69">
      <w:pPr>
        <w:ind w:left="1440"/>
        <w:rPr>
          <w:rFonts w:ascii="Spectral" w:hAnsi="Spectral"/>
          <w:sz w:val="12"/>
          <w:szCs w:val="12"/>
          <w:lang w:val="en-US"/>
        </w:rPr>
      </w:pPr>
    </w:p>
    <w:p w14:paraId="2854B609" w14:textId="02C82E81" w:rsidR="00EB1E4E" w:rsidRPr="003059C8" w:rsidRDefault="00EB1E4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he International Max Planck Research School on the Life Course (LIFE) (2010-2012)</w:t>
      </w:r>
    </w:p>
    <w:p w14:paraId="2FB9E7D1" w14:textId="77777777" w:rsidR="00CA1E00" w:rsidRPr="003059C8" w:rsidRDefault="004D3DAC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DAAD-honored visiting</w:t>
      </w:r>
      <w:r w:rsidR="00CA1E00" w:rsidRPr="003059C8">
        <w:rPr>
          <w:rFonts w:ascii="Spectral" w:hAnsi="Spectral"/>
          <w:sz w:val="22"/>
          <w:szCs w:val="22"/>
          <w:lang w:val="en-US"/>
        </w:rPr>
        <w:t xml:space="preserve"> student (2005-2006)</w:t>
      </w:r>
    </w:p>
    <w:p w14:paraId="5A39BBE3" w14:textId="77777777" w:rsidR="00C80AAF" w:rsidRPr="003059C8" w:rsidRDefault="00C80AAF" w:rsidP="00CA1E00">
      <w:pPr>
        <w:autoSpaceDE w:val="0"/>
        <w:autoSpaceDN w:val="0"/>
        <w:adjustRightInd w:val="0"/>
        <w:rPr>
          <w:rFonts w:ascii="Spectral" w:hAnsi="Spectral"/>
          <w:b/>
          <w:sz w:val="12"/>
          <w:szCs w:val="12"/>
          <w:lang w:val="en-US"/>
        </w:rPr>
      </w:pPr>
    </w:p>
    <w:p w14:paraId="500318DD" w14:textId="77777777" w:rsidR="00CA1E00" w:rsidRPr="003059C8" w:rsidRDefault="00CA1E00" w:rsidP="00CA1E00">
      <w:pP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Albert-</w:t>
      </w:r>
      <w:proofErr w:type="spellStart"/>
      <w:r w:rsidRPr="003059C8">
        <w:rPr>
          <w:rFonts w:ascii="Spectral" w:hAnsi="Spectral"/>
          <w:b/>
          <w:sz w:val="22"/>
          <w:szCs w:val="22"/>
          <w:lang w:val="en-US"/>
        </w:rPr>
        <w:t>Ludwigs</w:t>
      </w:r>
      <w:proofErr w:type="spellEnd"/>
      <w:r w:rsidRPr="003059C8">
        <w:rPr>
          <w:rFonts w:ascii="Spectral" w:hAnsi="Spectral"/>
          <w:b/>
          <w:sz w:val="22"/>
          <w:szCs w:val="22"/>
          <w:lang w:val="en-US"/>
        </w:rPr>
        <w:t>-Universität Freiburg, Germany</w:t>
      </w:r>
    </w:p>
    <w:p w14:paraId="3906B9C3" w14:textId="77777777" w:rsidR="006D4852" w:rsidRPr="003059C8" w:rsidRDefault="00CA1E00" w:rsidP="00D3012D">
      <w:pPr>
        <w:autoSpaceDE w:val="0"/>
        <w:autoSpaceDN w:val="0"/>
        <w:adjustRightInd w:val="0"/>
        <w:ind w:left="706" w:firstLine="706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Vordiplom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B.S.</w:t>
      </w:r>
      <w:r w:rsidR="006564ED" w:rsidRPr="003059C8">
        <w:rPr>
          <w:rFonts w:ascii="Spectral" w:hAnsi="Spectral"/>
          <w:sz w:val="22"/>
          <w:szCs w:val="22"/>
          <w:lang w:val="en-US"/>
        </w:rPr>
        <w:t xml:space="preserve"> equivalent</w:t>
      </w:r>
      <w:r w:rsidRPr="003059C8">
        <w:rPr>
          <w:rFonts w:ascii="Spectral" w:hAnsi="Spectral"/>
          <w:sz w:val="22"/>
          <w:szCs w:val="22"/>
          <w:lang w:val="en-US"/>
        </w:rPr>
        <w:t xml:space="preserve">) in </w:t>
      </w:r>
      <w:r w:rsidR="00FF738D" w:rsidRPr="003059C8">
        <w:rPr>
          <w:rFonts w:ascii="Spectral" w:hAnsi="Spectral"/>
          <w:sz w:val="22"/>
          <w:szCs w:val="22"/>
          <w:lang w:val="en-US"/>
        </w:rPr>
        <w:t>P</w:t>
      </w:r>
      <w:r w:rsidRPr="003059C8">
        <w:rPr>
          <w:rFonts w:ascii="Spectral" w:hAnsi="Spectral"/>
          <w:sz w:val="22"/>
          <w:szCs w:val="22"/>
          <w:lang w:val="en-US"/>
        </w:rPr>
        <w:t>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6D4852" w:rsidRPr="003059C8">
        <w:rPr>
          <w:rFonts w:ascii="Spectral" w:hAnsi="Spectral"/>
          <w:sz w:val="22"/>
          <w:szCs w:val="22"/>
          <w:lang w:val="en-US"/>
        </w:rPr>
        <w:t>2002-2005</w:t>
      </w:r>
    </w:p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7218EDF1" w14:textId="4EB9D9C4" w:rsidR="00EB35FD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Professional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7572442C" w14:textId="02EE8314" w:rsidR="003059C8" w:rsidRPr="003059C8" w:rsidRDefault="003059C8" w:rsidP="003059C8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Research summary</w:t>
      </w:r>
    </w:p>
    <w:p w14:paraId="1B8D46D8" w14:textId="324DF163" w:rsidR="008153D3" w:rsidRPr="003059C8" w:rsidRDefault="003059C8" w:rsidP="003059C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en-US"/>
        </w:rPr>
        <w:t>Research Grants awarded</w:t>
      </w:r>
      <w:r w:rsidR="008153D3" w:rsidRPr="003059C8">
        <w:rPr>
          <w:rFonts w:ascii="Spectral" w:hAnsi="Spectral"/>
          <w:bCs/>
          <w:sz w:val="22"/>
          <w:szCs w:val="22"/>
          <w:lang w:val="en-US"/>
        </w:rPr>
        <w:t>:</w:t>
      </w:r>
      <w:r>
        <w:rPr>
          <w:rFonts w:ascii="Spectral" w:hAnsi="Spectral"/>
          <w:sz w:val="22"/>
          <w:szCs w:val="22"/>
          <w:lang w:val="en-US"/>
        </w:rPr>
        <w:tab/>
      </w:r>
      <w:r>
        <w:rPr>
          <w:rFonts w:ascii="Spectral" w:hAnsi="Spectral"/>
          <w:sz w:val="22"/>
          <w:szCs w:val="22"/>
          <w:lang w:val="en-US"/>
        </w:rPr>
        <w:tab/>
      </w:r>
      <w:r w:rsidR="007B4430">
        <w:rPr>
          <w:rFonts w:ascii="Spectral" w:hAnsi="Spectral"/>
          <w:sz w:val="22"/>
          <w:szCs w:val="22"/>
          <w:lang w:val="en-US"/>
        </w:rPr>
        <w:t>20</w:t>
      </w:r>
      <w:r w:rsidR="008153D3" w:rsidRPr="003059C8">
        <w:rPr>
          <w:rFonts w:ascii="Spectral" w:hAnsi="Spectral"/>
          <w:sz w:val="22"/>
          <w:szCs w:val="22"/>
          <w:lang w:val="en-US"/>
        </w:rPr>
        <w:t xml:space="preserve"> since 2012 </w:t>
      </w:r>
    </w:p>
    <w:p w14:paraId="15E39E38" w14:textId="67887B88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hapters in Book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1</w:t>
      </w:r>
      <w:r w:rsidR="00815362">
        <w:rPr>
          <w:rFonts w:ascii="Spectral" w:hAnsi="Spectral"/>
          <w:sz w:val="22"/>
          <w:szCs w:val="22"/>
          <w:lang w:val="en-US"/>
        </w:rPr>
        <w:t>8</w:t>
      </w:r>
    </w:p>
    <w:p w14:paraId="58398456" w14:textId="5BD0C4C2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er R</w:t>
      </w:r>
      <w:r w:rsidR="00FF1C85" w:rsidRPr="003059C8">
        <w:rPr>
          <w:rFonts w:ascii="Spectral" w:hAnsi="Spectral"/>
          <w:sz w:val="22"/>
          <w:szCs w:val="22"/>
          <w:lang w:val="en-US"/>
        </w:rPr>
        <w:t>eviewed Journal Publication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785B6B">
        <w:rPr>
          <w:rFonts w:ascii="Spectral" w:hAnsi="Spectral"/>
          <w:sz w:val="22"/>
          <w:szCs w:val="22"/>
          <w:lang w:val="en-US"/>
        </w:rPr>
        <w:t>7</w:t>
      </w:r>
      <w:r w:rsidR="00CC2800">
        <w:rPr>
          <w:rFonts w:ascii="Spectral" w:hAnsi="Spectral"/>
          <w:sz w:val="22"/>
          <w:szCs w:val="22"/>
          <w:lang w:val="en-US"/>
        </w:rPr>
        <w:t>3</w:t>
      </w:r>
    </w:p>
    <w:p w14:paraId="60061E4C" w14:textId="06F455D7" w:rsidR="00E55C90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itations = </w:t>
      </w:r>
      <w:r w:rsidR="00D42789" w:rsidRPr="00D42789">
        <w:rPr>
          <w:rFonts w:ascii="Spectral" w:hAnsi="Spectral"/>
          <w:sz w:val="22"/>
          <w:szCs w:val="22"/>
          <w:lang w:val="en-US"/>
        </w:rPr>
        <w:t>5</w:t>
      </w:r>
      <w:r w:rsidR="00D42789">
        <w:rPr>
          <w:rFonts w:ascii="Spectral" w:hAnsi="Spectral"/>
          <w:sz w:val="22"/>
          <w:szCs w:val="22"/>
          <w:lang w:val="en-US"/>
        </w:rPr>
        <w:t>,</w:t>
      </w:r>
      <w:r w:rsidR="00D32D0A">
        <w:rPr>
          <w:rFonts w:ascii="Spectral" w:hAnsi="Spectral"/>
          <w:sz w:val="22"/>
          <w:szCs w:val="22"/>
          <w:lang w:val="en-US"/>
        </w:rPr>
        <w:t>730</w:t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h-index = </w:t>
      </w:r>
      <w:r w:rsidR="0081274E" w:rsidRPr="003059C8">
        <w:rPr>
          <w:rFonts w:ascii="Spectral" w:hAnsi="Spectral"/>
          <w:sz w:val="22"/>
          <w:szCs w:val="22"/>
          <w:lang w:val="en-US"/>
        </w:rPr>
        <w:t>3</w:t>
      </w:r>
      <w:r w:rsidR="003C52C1">
        <w:rPr>
          <w:rFonts w:ascii="Spectral" w:hAnsi="Spectral"/>
          <w:sz w:val="22"/>
          <w:szCs w:val="22"/>
          <w:lang w:val="en-US"/>
        </w:rPr>
        <w:t>6</w:t>
      </w:r>
      <w:r w:rsidR="00BB7A1F" w:rsidRP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i10-index = </w:t>
      </w:r>
      <w:r w:rsidR="00F26A25" w:rsidRPr="003059C8">
        <w:rPr>
          <w:rFonts w:ascii="Spectral" w:hAnsi="Spectral"/>
          <w:sz w:val="22"/>
          <w:szCs w:val="22"/>
          <w:lang w:val="en-US"/>
        </w:rPr>
        <w:t>5</w:t>
      </w:r>
      <w:r w:rsidR="00D32D0A">
        <w:rPr>
          <w:rFonts w:ascii="Spectral" w:hAnsi="Spectral"/>
          <w:sz w:val="22"/>
          <w:szCs w:val="22"/>
          <w:lang w:val="en-US"/>
        </w:rPr>
        <w:t>9</w:t>
      </w:r>
      <w:r w:rsidR="00DD578A" w:rsidRPr="003059C8">
        <w:rPr>
          <w:rFonts w:ascii="Spectral" w:hAnsi="Spectral"/>
          <w:sz w:val="22"/>
          <w:szCs w:val="22"/>
          <w:lang w:val="en-US"/>
        </w:rPr>
        <w:tab/>
      </w:r>
      <w:r w:rsidR="00AE4A5F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Source: Google Scholar (</w:t>
      </w:r>
      <w:r w:rsidR="002E327C">
        <w:rPr>
          <w:rFonts w:ascii="Spectral" w:hAnsi="Spectral"/>
          <w:sz w:val="22"/>
          <w:szCs w:val="22"/>
          <w:lang w:val="en-US"/>
        </w:rPr>
        <w:t>June</w:t>
      </w:r>
      <w:r w:rsidR="006402A1">
        <w:rPr>
          <w:rFonts w:ascii="Spectral" w:hAnsi="Spectral"/>
          <w:sz w:val="22"/>
          <w:szCs w:val="22"/>
          <w:lang w:val="en-US"/>
        </w:rPr>
        <w:t xml:space="preserve"> </w:t>
      </w:r>
      <w:r w:rsidR="00D32D0A">
        <w:rPr>
          <w:rFonts w:ascii="Spectral" w:hAnsi="Spectral"/>
          <w:sz w:val="22"/>
          <w:szCs w:val="22"/>
          <w:lang w:val="en-US"/>
        </w:rPr>
        <w:t>22</w:t>
      </w:r>
      <w:r w:rsidRPr="003059C8">
        <w:rPr>
          <w:rFonts w:ascii="Spectral" w:hAnsi="Spectral"/>
          <w:sz w:val="22"/>
          <w:szCs w:val="22"/>
          <w:lang w:val="en-US"/>
        </w:rPr>
        <w:t>, 20</w:t>
      </w:r>
      <w:r w:rsidR="00DF4A66" w:rsidRPr="003059C8">
        <w:rPr>
          <w:rFonts w:ascii="Spectral" w:hAnsi="Spectral"/>
          <w:sz w:val="22"/>
          <w:szCs w:val="22"/>
          <w:lang w:val="en-US"/>
        </w:rPr>
        <w:t>2</w:t>
      </w:r>
      <w:r w:rsidR="009F711B"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7C1D711" w14:textId="77777777" w:rsidR="003059C8" w:rsidRPr="006B57A3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color w:val="000000"/>
          <w:sz w:val="16"/>
          <w:szCs w:val="16"/>
          <w:lang w:val="en-US"/>
        </w:rPr>
      </w:pPr>
    </w:p>
    <w:p w14:paraId="71FC740F" w14:textId="4295F178" w:rsidR="006937CA" w:rsidRPr="003059C8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  <w:r w:rsidRPr="003059C8"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  <w:t>Research Interests</w:t>
      </w:r>
    </w:p>
    <w:p w14:paraId="685AC47A" w14:textId="6C66E717" w:rsidR="006937CA" w:rsidRPr="003059C8" w:rsidRDefault="00C857D8" w:rsidP="006937CA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Affective Science;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Psycho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>metrics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, Social Cognition; Wisdom</w:t>
      </w:r>
    </w:p>
    <w:p w14:paraId="4B94D5A5" w14:textId="77777777" w:rsidR="006937CA" w:rsidRPr="006B57A3" w:rsidRDefault="006937CA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16"/>
          <w:szCs w:val="16"/>
          <w:lang w:val="en-GB"/>
        </w:rPr>
      </w:pPr>
    </w:p>
    <w:p w14:paraId="6AD80B9A" w14:textId="2317968A" w:rsidR="00EA651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0" w:name="_Hlk47042914"/>
      <w:bookmarkStart w:id="1" w:name="_Hlk47042922"/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Honors and award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7654A636" w14:textId="7C60E81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1F5C4D9A" w14:textId="031A6C67" w:rsidR="006B57A3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2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/sites/world-after-covid</w:t>
              </w:r>
            </w:hyperlink>
          </w:p>
          <w:p w14:paraId="28795A48" w14:textId="1B685D91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6B57A3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The award of design, creativity and innovation on the internet</w:t>
            </w:r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0</w:t>
            </w:r>
          </w:p>
        </w:tc>
        <w:tc>
          <w:tcPr>
            <w:tcW w:w="8622" w:type="dxa"/>
          </w:tcPr>
          <w:p w14:paraId="74E15E69" w14:textId="3A4CFC75" w:rsidR="002563C0" w:rsidRPr="003059C8" w:rsidRDefault="003C1154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  <w:p w14:paraId="43C486F3" w14:textId="657A9042" w:rsidR="002563C0" w:rsidRPr="003059C8" w:rsidRDefault="002563C0" w:rsidP="002563C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Award from the </w:t>
            </w:r>
            <w:hyperlink r:id="rId13" w:history="1">
              <w:r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shd w:val="clear" w:color="auto" w:fill="FFFFFF"/>
                  <w:lang w:val="en-CA"/>
                </w:rPr>
                <w:t>Societies</w:t>
              </w:r>
            </w:hyperlink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 journal for ground-breaking research and significant contribution to advancements concerning understanding of the social realm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A5F02A9" w14:textId="77777777" w:rsidR="00AB4B72" w:rsidRPr="003059C8" w:rsidRDefault="00AB4B72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</w:p>
          <w:bookmarkEnd w:id="4"/>
          <w:p w14:paraId="33215306" w14:textId="77424882" w:rsidR="00AB4B72" w:rsidRPr="003059C8" w:rsidRDefault="004A7F30" w:rsidP="00AB4B72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R</w:t>
            </w:r>
            <w:r w:rsidR="00AB4B72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ecognizes scholarly contribution to the philosophical foundations of psycholog</w:t>
            </w: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y</w:t>
            </w:r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E19EB41" w14:textId="2386C012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 from the Society for Personality and Social Psychology</w:t>
            </w:r>
          </w:p>
          <w:p w14:paraId="5E4E33F0" w14:textId="77777777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 w:themeColor="text1"/>
                <w:sz w:val="22"/>
                <w:szCs w:val="22"/>
                <w:lang w:val="en-CA"/>
              </w:rPr>
              <w:t>The Sage Young Scholar Awards recognize outstanding achievements by young scholars who are early in their research careers, recognizing their accomplishments and potential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0E80CEF1" w14:textId="77777777" w:rsidR="00F47126" w:rsidRPr="003059C8" w:rsidRDefault="00DC40F4" w:rsidP="00F4712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</w:p>
          <w:p w14:paraId="143F5D98" w14:textId="4E9F9FA4" w:rsidR="00F47126" w:rsidRPr="003059C8" w:rsidRDefault="007C236A" w:rsidP="008A2A28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Awar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for a scientist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under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40 years of age for novel advancement / achievement in scientific education</w:t>
            </w:r>
            <w:r w:rsidR="00CB6D96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an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re</w:t>
            </w:r>
            <w:r w:rsidR="008E11C9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search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77777777" w:rsidR="00C80AAF" w:rsidRPr="003059C8" w:rsidRDefault="00DC40F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C80AAF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LIFE</w:t>
              </w:r>
            </w:hyperlink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International Max Plank Research School on the Life Course) Outstanding Alumni Award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3BF702B2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</w:t>
            </w:r>
            <w:r w:rsidR="006937CA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ward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 Association for Psychological Science</w:t>
            </w:r>
          </w:p>
          <w:p w14:paraId="6327BAF9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Recognition of outstanding psychological scientists in the earliest stages of their research career post-PhD whose innovative work has already advanced the field 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E2BBEED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NeuroLeadership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pplication of Science Award”</w:t>
            </w:r>
          </w:p>
          <w:p w14:paraId="6B80C5F1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Award for innovative, thorough, and insightful research that contributes to bridging the gap between science and application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3A176FB" w14:textId="77777777" w:rsidR="00E67077" w:rsidRPr="003059C8" w:rsidRDefault="00E67077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  <w:p w14:paraId="7B8D372D" w14:textId="77777777" w:rsidR="00E67077" w:rsidRPr="003059C8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Best paper of the year on intercultural or international relations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A3C6BF0" w14:textId="77777777" w:rsidR="004558A6" w:rsidRPr="003059C8" w:rsidRDefault="004558A6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33904CA8" w14:textId="77777777" w:rsidR="004558A6" w:rsidRPr="003059C8" w:rsidRDefault="009A0D77" w:rsidP="00280FEB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ard for outstanding research on socially under-represented population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554B8589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  <w:p w14:paraId="618A358D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ward for Most Outstanding Paper in Social Psychology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1B4BF652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66E3C675" w14:textId="77777777" w:rsidR="004558A6" w:rsidRPr="003059C8" w:rsidRDefault="009A0D77" w:rsidP="00683A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A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ward 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or outstanding research on socially under-represented populations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4A74E5CD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  <w:p w14:paraId="2C6DEDD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Scholarship and tuition expenses for graduate studying at the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156DC088" w14:textId="77777777" w:rsidR="00280FEB" w:rsidRPr="003059C8" w:rsidRDefault="00033D44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  <w:p w14:paraId="429B943E" w14:textId="77777777" w:rsidR="00280FEB" w:rsidRPr="003059C8" w:rsidRDefault="009A0D77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cholarship granted to the top 0.3 % of German students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4D7143E2" w14:textId="77777777" w:rsid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</w:p>
    <w:p w14:paraId="3F8895C6" w14:textId="5FBC50A2" w:rsidR="00940FF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2E327C" w:rsidRPr="001A4386" w14:paraId="15A3623F" w14:textId="77777777" w:rsidTr="00C80AAF">
        <w:tc>
          <w:tcPr>
            <w:tcW w:w="1530" w:type="dxa"/>
          </w:tcPr>
          <w:p w14:paraId="44486C73" w14:textId="7CA8693D" w:rsidR="002E327C" w:rsidRDefault="002E327C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29755750" w14:textId="2444D196" w:rsidR="002E327C" w:rsidRPr="00826D73" w:rsidRDefault="002E327C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26D73" w:rsidRPr="001A4386" w14:paraId="0B2BED1E" w14:textId="77777777" w:rsidTr="00C80AAF">
        <w:tc>
          <w:tcPr>
            <w:tcW w:w="1530" w:type="dxa"/>
          </w:tcPr>
          <w:p w14:paraId="2AE175C0" w14:textId="6ED9A02E" w:rsidR="00826D73" w:rsidRPr="003059C8" w:rsidRDefault="00826D73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66EFEA6" w14:textId="088A1DDC" w:rsidR="00826D73" w:rsidRPr="003059C8" w:rsidRDefault="00826D73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CB3FE8" w:rsidRPr="001A4386" w14:paraId="29FDDD32" w14:textId="77777777" w:rsidTr="00C80AAF">
        <w:tc>
          <w:tcPr>
            <w:tcW w:w="1530" w:type="dxa"/>
          </w:tcPr>
          <w:p w14:paraId="6CD3E1A9" w14:textId="77777777" w:rsidR="00CB3FE8" w:rsidRPr="003059C8" w:rsidRDefault="00CB3FE8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27C93BEC" w14:textId="77777777" w:rsidR="00CB3FE8" w:rsidRPr="003059C8" w:rsidRDefault="00CB3FE8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6E0B12" w:rsidRPr="001A4386" w14:paraId="2A3127B9" w14:textId="77777777" w:rsidTr="00C80AAF">
        <w:tc>
          <w:tcPr>
            <w:tcW w:w="1530" w:type="dxa"/>
          </w:tcPr>
          <w:p w14:paraId="7D1E0FE1" w14:textId="77777777" w:rsidR="006E0B12" w:rsidRPr="003059C8" w:rsidRDefault="006E0B12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639587FD" w14:textId="77777777" w:rsidR="006E0B12" w:rsidRPr="003059C8" w:rsidRDefault="006E0B12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593095" w:rsidRPr="001A4386" w14:paraId="5A1F2A7E" w14:textId="77777777" w:rsidTr="00C80AAF">
        <w:tc>
          <w:tcPr>
            <w:tcW w:w="1530" w:type="dxa"/>
          </w:tcPr>
          <w:p w14:paraId="00C07840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5701C52D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455287" w:rsidRPr="001A4386" w14:paraId="6464586C" w14:textId="77777777" w:rsidTr="00C80AAF">
        <w:tc>
          <w:tcPr>
            <w:tcW w:w="1530" w:type="dxa"/>
          </w:tcPr>
          <w:p w14:paraId="5C5D9587" w14:textId="77777777" w:rsidR="00455287" w:rsidRPr="003059C8" w:rsidRDefault="004552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2BE8C5" w14:textId="77777777" w:rsidR="00455287" w:rsidRPr="003059C8" w:rsidRDefault="0045528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4325D7" w:rsidRPr="001A4386" w14:paraId="0FEBDDFB" w14:textId="77777777" w:rsidTr="00C80AAF">
        <w:tc>
          <w:tcPr>
            <w:tcW w:w="1530" w:type="dxa"/>
          </w:tcPr>
          <w:p w14:paraId="263707DC" w14:textId="77777777" w:rsidR="004325D7" w:rsidRPr="003059C8" w:rsidRDefault="004325D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0AFE98F" w14:textId="77777777" w:rsidR="004325D7" w:rsidRPr="003059C8" w:rsidRDefault="004325D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700991" w:rsidRPr="001A4386" w14:paraId="67D0F74E" w14:textId="77777777" w:rsidTr="00C80AAF">
        <w:tc>
          <w:tcPr>
            <w:tcW w:w="1530" w:type="dxa"/>
          </w:tcPr>
          <w:p w14:paraId="011B1E8E" w14:textId="77777777" w:rsidR="00700991" w:rsidRPr="003059C8" w:rsidRDefault="00700991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94306ED" w14:textId="77777777" w:rsidR="00700991" w:rsidRPr="003059C8" w:rsidRDefault="00700991" w:rsidP="007C236A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Warren Ober Award for outstanding teaching </w:t>
            </w:r>
            <w:r w:rsidR="007C236A" w:rsidRPr="003059C8">
              <w:rPr>
                <w:rFonts w:ascii="Spectral" w:hAnsi="Spectral" w:cs="Times New Roman"/>
                <w:iCs/>
                <w:color w:val="000000"/>
              </w:rPr>
              <w:t>at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the UW (for H. Santos)</w:t>
            </w:r>
          </w:p>
        </w:tc>
      </w:tr>
      <w:tr w:rsidR="009C4380" w:rsidRPr="001A4386" w14:paraId="7C18CCC2" w14:textId="77777777" w:rsidTr="00C80AAF">
        <w:tc>
          <w:tcPr>
            <w:tcW w:w="1530" w:type="dxa"/>
          </w:tcPr>
          <w:p w14:paraId="0F6B6B6F" w14:textId="77777777" w:rsidR="009C4380" w:rsidRPr="003059C8" w:rsidRDefault="009C438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CEAC683" w14:textId="77777777" w:rsidR="009C4380" w:rsidRPr="003059C8" w:rsidRDefault="009C4380" w:rsidP="009C438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515E3B" w:rsidRPr="001A4386" w14:paraId="4B2D2F34" w14:textId="77777777" w:rsidTr="00C80AAF">
        <w:tc>
          <w:tcPr>
            <w:tcW w:w="1530" w:type="dxa"/>
          </w:tcPr>
          <w:p w14:paraId="1860A3BE" w14:textId="77777777" w:rsidR="00515E3B" w:rsidRPr="003059C8" w:rsidRDefault="00515E3B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75C5E747" w14:textId="77777777" w:rsidR="00515E3B" w:rsidRPr="003059C8" w:rsidRDefault="00DB48DE" w:rsidP="00DB48D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0A2790" w:rsidRPr="001A4386" w14:paraId="79741376" w14:textId="77777777" w:rsidTr="00C80AAF">
        <w:tc>
          <w:tcPr>
            <w:tcW w:w="1530" w:type="dxa"/>
          </w:tcPr>
          <w:p w14:paraId="39606056" w14:textId="77777777" w:rsidR="000A2790" w:rsidRPr="003059C8" w:rsidRDefault="000A279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1FC2DCFE" w14:textId="77777777" w:rsidR="000A2790" w:rsidRPr="003059C8" w:rsidRDefault="000A2790" w:rsidP="000A279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D36E2A" w:rsidRPr="001A4386" w14:paraId="76E6EE47" w14:textId="77777777" w:rsidTr="00C80AAF">
        <w:tc>
          <w:tcPr>
            <w:tcW w:w="1530" w:type="dxa"/>
          </w:tcPr>
          <w:p w14:paraId="618F19A9" w14:textId="77777777" w:rsidR="00D36E2A" w:rsidRPr="003059C8" w:rsidRDefault="00D36E2A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-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E72BA11" w14:textId="77777777" w:rsidR="00D36E2A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</w:t>
            </w:r>
            <w:r w:rsidR="00961CEC" w:rsidRPr="003059C8">
              <w:rPr>
                <w:rFonts w:ascii="Spectral" w:hAnsi="Spectral" w:cs="Times New Roman"/>
                <w:iCs/>
                <w:color w:val="000000"/>
              </w:rPr>
              <w:t>CAD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$25,000; 1 of 5 allotted to University of Waterloo;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Huynh)</w:t>
            </w:r>
          </w:p>
        </w:tc>
      </w:tr>
      <w:tr w:rsidR="00513E87" w:rsidRPr="001A4386" w14:paraId="03774592" w14:textId="77777777" w:rsidTr="00C80AAF">
        <w:tc>
          <w:tcPr>
            <w:tcW w:w="1530" w:type="dxa"/>
          </w:tcPr>
          <w:p w14:paraId="749D391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3ACEB2AD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H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Oakes)</w:t>
            </w:r>
          </w:p>
        </w:tc>
      </w:tr>
      <w:tr w:rsidR="00513E87" w:rsidRPr="001A4386" w14:paraId="158C296E" w14:textId="77777777" w:rsidTr="00C80AAF">
        <w:tc>
          <w:tcPr>
            <w:tcW w:w="1530" w:type="dxa"/>
          </w:tcPr>
          <w:p w14:paraId="4545C54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6BECB8E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4F076C90" w14:textId="77777777" w:rsidTr="00C80AAF">
        <w:tc>
          <w:tcPr>
            <w:tcW w:w="1530" w:type="dxa"/>
          </w:tcPr>
          <w:p w14:paraId="52E8559A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737FF649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Travel Award, </w:t>
            </w:r>
            <w:r w:rsidR="0086722E" w:rsidRPr="003059C8">
              <w:rPr>
                <w:rFonts w:ascii="Spectral" w:hAnsi="Spectral" w:cs="Times New Roman"/>
                <w:iCs/>
                <w:color w:val="000000"/>
              </w:rPr>
              <w:t>APS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5386BCAF" w14:textId="77777777" w:rsidTr="00C80AAF">
        <w:tc>
          <w:tcPr>
            <w:tcW w:w="1530" w:type="dxa"/>
          </w:tcPr>
          <w:p w14:paraId="705973C2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</w:t>
            </w:r>
            <w:r w:rsidR="008D2C5D" w:rsidRPr="003059C8">
              <w:rPr>
                <w:rFonts w:ascii="Spectral" w:hAnsi="Spectral" w:cs="Times New Roman"/>
              </w:rPr>
              <w:t>4</w:t>
            </w:r>
          </w:p>
        </w:tc>
        <w:tc>
          <w:tcPr>
            <w:tcW w:w="8550" w:type="dxa"/>
          </w:tcPr>
          <w:p w14:paraId="534AA8DB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Poster Award Finalist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SPSP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>. C. Huynh)</w:t>
            </w:r>
          </w:p>
        </w:tc>
      </w:tr>
      <w:tr w:rsidR="00940FF8" w:rsidRPr="001A4386" w14:paraId="21420B77" w14:textId="77777777" w:rsidTr="00C80AAF">
        <w:tc>
          <w:tcPr>
            <w:tcW w:w="1530" w:type="dxa"/>
          </w:tcPr>
          <w:p w14:paraId="012E42A5" w14:textId="77777777" w:rsidR="00940FF8" w:rsidRPr="003059C8" w:rsidRDefault="00940FF8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7CA6D1D8" w14:textId="77777777" w:rsidR="00940FF8" w:rsidRPr="003059C8" w:rsidRDefault="005C4CEE" w:rsidP="007C236A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 for best student presenta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CPA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.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Huynh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)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5126383B" w14:textId="334DDF00" w:rsidR="00683A55" w:rsidRPr="003059C8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</w:rPr>
      </w:pPr>
      <w:r>
        <w:rPr>
          <w:rFonts w:ascii="NeueHaasGroteskDisp Pro Md" w:hAnsi="NeueHaasGroteskDisp Pro Md" w:cs="Times New Roman"/>
          <w:bCs/>
        </w:rPr>
        <w:t>Grant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5477CF2D" w14:textId="77777777" w:rsidTr="006B6BC9">
        <w:tc>
          <w:tcPr>
            <w:tcW w:w="1458" w:type="dxa"/>
          </w:tcPr>
          <w:p w14:paraId="1ED3D0D3" w14:textId="2E42C154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</w:t>
            </w:r>
            <w:r w:rsidR="00B96760">
              <w:rPr>
                <w:rFonts w:ascii="Spectral" w:hAnsi="Spectral" w:cs="Times New Roman"/>
              </w:rPr>
              <w:t>4</w:t>
            </w:r>
          </w:p>
        </w:tc>
        <w:tc>
          <w:tcPr>
            <w:tcW w:w="8712" w:type="dxa"/>
          </w:tcPr>
          <w:p w14:paraId="5D02503E" w14:textId="125C74FA" w:rsidR="007B4430" w:rsidRDefault="00B9676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B96760">
              <w:rPr>
                <w:rFonts w:ascii="Spectral" w:hAnsi="Spectral" w:cs="Times New Roman"/>
                <w:color w:val="000000"/>
              </w:rPr>
              <w:t xml:space="preserve">Testing the Power of Forecasting Tournaments to Foster Judgmental Accuracy, Intellectual Humility and Open-Mindedness in Debates Over Human Progress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US</w:t>
            </w:r>
            <w:r w:rsidR="007B4430"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="007B4430"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), </w:t>
            </w:r>
            <w:r>
              <w:rPr>
                <w:rFonts w:ascii="Spectral" w:hAnsi="Spectral" w:cs="Times New Roman"/>
                <w:color w:val="000000"/>
              </w:rPr>
              <w:t>John Templeton Foundation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</w:p>
          <w:p w14:paraId="3EFEEA85" w14:textId="3993186F" w:rsidR="007B4430" w:rsidRPr="006B57A3" w:rsidRDefault="00B9676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i/>
                <w:color w:val="000000"/>
              </w:rPr>
              <w:t xml:space="preserve">Co-Leader 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Philip Tetlock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University of Pennsylvania</w:t>
            </w:r>
          </w:p>
        </w:tc>
      </w:tr>
      <w:tr w:rsidR="007B4430" w:rsidRPr="001A4386" w14:paraId="2E3DA762" w14:textId="77777777" w:rsidTr="006B6BC9">
        <w:tc>
          <w:tcPr>
            <w:tcW w:w="1458" w:type="dxa"/>
          </w:tcPr>
          <w:p w14:paraId="6B198977" w14:textId="6D21D1F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3</w:t>
            </w:r>
          </w:p>
        </w:tc>
        <w:tc>
          <w:tcPr>
            <w:tcW w:w="8712" w:type="dxa"/>
          </w:tcPr>
          <w:p w14:paraId="4DBB872D" w14:textId="24ADF1CB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 -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 (</w:t>
            </w:r>
            <w:r>
              <w:rPr>
                <w:rFonts w:ascii="Spectral" w:hAnsi="Spectral" w:cs="Times New Roman"/>
                <w:color w:val="000000"/>
              </w:rPr>
              <w:t>CAD$46,328), “</w:t>
            </w:r>
            <w:r w:rsidRPr="006B57A3">
              <w:rPr>
                <w:rFonts w:ascii="Spectral" w:hAnsi="Spectral" w:cs="Times New Roman"/>
                <w:color w:val="000000"/>
              </w:rPr>
              <w:t>Folk Understanding of Quantum Physics</w:t>
            </w:r>
            <w:r>
              <w:rPr>
                <w:rFonts w:ascii="Spectral" w:hAnsi="Spectral" w:cs="Times New Roman"/>
                <w:color w:val="000000"/>
              </w:rPr>
              <w:t xml:space="preserve">”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2BEA285A" w14:textId="77777777" w:rsidTr="006B6BC9">
        <w:tc>
          <w:tcPr>
            <w:tcW w:w="1458" w:type="dxa"/>
          </w:tcPr>
          <w:p w14:paraId="593683EC" w14:textId="282BACA2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2E8A9C78" w14:textId="41303D42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-applicant</w:t>
            </w:r>
          </w:p>
          <w:p w14:paraId="1B6FD279" w14:textId="6407AB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Anna </w:t>
            </w:r>
            <w:r w:rsidRPr="00C55D24">
              <w:rPr>
                <w:rFonts w:ascii="Spectral" w:hAnsi="Spectral" w:cs="Times New Roman"/>
                <w:i/>
                <w:color w:val="000000"/>
              </w:rPr>
              <w:t>Triandafyllidou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Ryerson University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000B1C23" w14:textId="77777777" w:rsidTr="006B6BC9">
        <w:tc>
          <w:tcPr>
            <w:tcW w:w="1458" w:type="dxa"/>
          </w:tcPr>
          <w:p w14:paraId="090E42EC" w14:textId="28FBA03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72970B60" w14:textId="77777777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EC22D2">
              <w:rPr>
                <w:rFonts w:ascii="Spectral" w:hAnsi="Spectral" w:cs="Times New Roman"/>
                <w:color w:val="000000"/>
              </w:rPr>
              <w:t>192,725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032A1242" w14:textId="203E694E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Matthew Feinberg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University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 of Toronto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3A4276DA" w14:textId="77777777" w:rsidTr="006B6BC9">
        <w:tc>
          <w:tcPr>
            <w:tcW w:w="1458" w:type="dxa"/>
          </w:tcPr>
          <w:p w14:paraId="61504842" w14:textId="35F337B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bookmarkStart w:id="6" w:name="_Hlk61030045"/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5FF0F70C" w14:textId="3349E172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 (US$25,000/CAD$32,833), “Post-Pandemic Kaleidoscope: Documenting Social Scientists Wisdom on how to Navigate the New Normal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”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4D68C108" w14:textId="77777777" w:rsidTr="006B6BC9">
        <w:tc>
          <w:tcPr>
            <w:tcW w:w="1458" w:type="dxa"/>
          </w:tcPr>
          <w:p w14:paraId="3AF84206" w14:textId="5659E51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09BB71" w14:textId="6022FF9D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Connection Grant (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926), “Behavioral and Social Scientists' Wisdom for Navigating the New Normal,”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bookmarkEnd w:id="6"/>
      <w:tr w:rsidR="007B4430" w:rsidRPr="001A4386" w14:paraId="1485326C" w14:textId="77777777" w:rsidTr="006B6BC9">
        <w:tc>
          <w:tcPr>
            <w:tcW w:w="1458" w:type="dxa"/>
          </w:tcPr>
          <w:p w14:paraId="3028CFD9" w14:textId="271B0FA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FEA06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ational Science Foundation, “RAPID: Implications of Coronavirus for Prejudices,</w:t>
            </w:r>
          </w:p>
          <w:p w14:paraId="53BCE6B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ultural Change, and Health,” </w:t>
            </w:r>
            <w:r w:rsidRPr="004A7F30"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28BA7773" w14:textId="00ED2C0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teven Neuberg, Arizona State University, USA (PI)</w:t>
            </w:r>
          </w:p>
        </w:tc>
      </w:tr>
      <w:tr w:rsidR="007B4430" w:rsidRPr="001A4386" w14:paraId="749A1871" w14:textId="77777777" w:rsidTr="006B6BC9">
        <w:tc>
          <w:tcPr>
            <w:tcW w:w="1458" w:type="dxa"/>
          </w:tcPr>
          <w:p w14:paraId="64B310AE" w14:textId="7FDAC14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4493C930" w14:textId="64E7476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239,70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0FAB09EC" w14:textId="77777777" w:rsidTr="006B6BC9">
        <w:tc>
          <w:tcPr>
            <w:tcW w:w="1458" w:type="dxa"/>
          </w:tcPr>
          <w:p w14:paraId="722956E6" w14:textId="452ACDAD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4B5AB3AA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Global Innovations in Character Development Grant (CAD$299,919), Templeton World Charity Foundation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1B07C18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antushi Amarasuriya, University of Colombo, Sri Lanka (PI)</w:t>
            </w:r>
          </w:p>
        </w:tc>
      </w:tr>
      <w:tr w:rsidR="007B4430" w:rsidRPr="001A4386" w14:paraId="4435807A" w14:textId="77777777" w:rsidTr="006B6BC9">
        <w:tc>
          <w:tcPr>
            <w:tcW w:w="1458" w:type="dxa"/>
          </w:tcPr>
          <w:p w14:paraId="16858733" w14:textId="195733C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416A533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Pathways to Character Grant (US$210,000/CAD$260,000),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BA7C1B" w14:textId="2706B9A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David Moscovitch (co-PI)</w:t>
            </w:r>
          </w:p>
        </w:tc>
      </w:tr>
      <w:tr w:rsidR="007B4430" w:rsidRPr="001A4386" w14:paraId="2B9B9571" w14:textId="77777777" w:rsidTr="006B6BC9">
        <w:tc>
          <w:tcPr>
            <w:tcW w:w="1458" w:type="dxa"/>
          </w:tcPr>
          <w:p w14:paraId="17754A79" w14:textId="480DD5C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7C4913A" w14:textId="55CEE20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Ontario Early Researcher Award Grant (CAD$190,000), Ontario Ministry of Research, Innovation and Science &amp; University of Waterloo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66947F9D" w14:textId="11F2DDBC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3E757D60" w14:textId="2D312F9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79757A01" w14:textId="52FB99D5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72716854" w14:textId="19496263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38E7622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BF3387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Research Grant (CAD$6,500), Shastri Indo-Canadian Institute, co-PI</w:t>
            </w:r>
          </w:p>
          <w:p w14:paraId="4A2C25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Naved Iqbal, Jamia </w:t>
            </w:r>
            <w:proofErr w:type="spellStart"/>
            <w:r w:rsidRPr="003059C8">
              <w:rPr>
                <w:rFonts w:ascii="Spectral" w:hAnsi="Spectral" w:cs="Times New Roman"/>
                <w:i/>
                <w:color w:val="000000"/>
              </w:rPr>
              <w:t>Millia</w:t>
            </w:r>
            <w:proofErr w:type="spellEnd"/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Islamia University, New Delhi (PI)</w:t>
            </w:r>
          </w:p>
        </w:tc>
      </w:tr>
      <w:tr w:rsidR="007B4430" w:rsidRPr="001A4386" w14:paraId="43A8AD8E" w14:textId="77777777" w:rsidTr="006B6BC9">
        <w:tc>
          <w:tcPr>
            <w:tcW w:w="1458" w:type="dxa"/>
          </w:tcPr>
          <w:p w14:paraId="06D0AFF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0EEE78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Chronic Disease Prevention Initiative Seed Grant (CAD$10,000), University of Waterloo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56F18812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Mehrnaz Mostafapour (student PI)</w:t>
            </w: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hronic Disease Prevention Initiative Seed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etwork for Aging Research Catalyst Grant (CAD$6,500)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4D739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Ian McGregor (PI)</w:t>
            </w: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Emerging Scholar Mentorship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 xml:space="preserve">PI 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4F723E4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625E297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Templeton Science of Prospection Award ($145,000)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4541FE4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lastRenderedPageBreak/>
              <w:t>with Kathleen Vohs (co-PI)</w:t>
            </w: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8</w:t>
            </w:r>
          </w:p>
        </w:tc>
        <w:tc>
          <w:tcPr>
            <w:tcW w:w="8712" w:type="dxa"/>
          </w:tcPr>
          <w:p w14:paraId="7626855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153,24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0B15289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135482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6A0154E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CEFF67E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RBC Your Future Grant, University of Waterloo (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1F8139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4A8EA1C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43A9C177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66C9551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, University of Michigan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3132566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302F105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, University of Michigan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4EF8740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418298DB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, Rackham Graduate School, University of Michigan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38B0008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06AED60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Center for Russian and Eastern European Studies, University of Michigan</w:t>
            </w:r>
          </w:p>
          <w:p w14:paraId="191818A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in Russia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23E11415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058016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, University of Michigan</w:t>
            </w:r>
          </w:p>
          <w:p w14:paraId="42F63B7D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outside of the United States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3CDDCB0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4CDEBBAF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, International Institute, University of Michigan</w:t>
            </w:r>
          </w:p>
          <w:p w14:paraId="0CB069E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research outside the United States</w:t>
            </w: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, Culture and Cognition Program, University of Michigan</w:t>
            </w:r>
          </w:p>
          <w:p w14:paraId="64E1C79E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field research in Russia</w:t>
            </w: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Research Grant, German National Academic Foundation</w:t>
            </w:r>
          </w:p>
          <w:p w14:paraId="6D9DBBD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Research grant awarded for independent research in Eastern Europe</w:t>
            </w:r>
          </w:p>
        </w:tc>
      </w:tr>
    </w:tbl>
    <w:p w14:paraId="62486C05" w14:textId="77777777" w:rsidR="005E774B" w:rsidRPr="003059C8" w:rsidRDefault="005E774B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</w:p>
    <w:p w14:paraId="5B8A0C61" w14:textId="11B2FCB3" w:rsidR="00B00693" w:rsidRPr="003059C8" w:rsidRDefault="003059C8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Publications</w:t>
      </w:r>
      <w:r w:rsidR="00BE6039" w:rsidRPr="003059C8">
        <w:rPr>
          <w:rFonts w:ascii="NeueHaasGroteskDisp Pro Md" w:hAnsi="NeueHaasGroteskDisp Pro Md" w:cs="Times New Roman"/>
          <w:bCs/>
          <w:color w:val="000000"/>
          <w:lang w:val="en-GB"/>
        </w:rPr>
        <w:t xml:space="preserve"> </w:t>
      </w:r>
      <w:r w:rsidR="00BE6039" w:rsidRPr="003059C8">
        <w:rPr>
          <w:rFonts w:ascii="Spectral" w:hAnsi="Spectral" w:cs="Times New Roman"/>
          <w:b/>
          <w:color w:val="000000"/>
          <w:lang w:val="en-GB"/>
        </w:rPr>
        <w:t>(student co-authors are underlined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 xml:space="preserve"> / impact factor in parenthes</w:t>
      </w:r>
      <w:r w:rsidR="00100FA5" w:rsidRPr="003059C8">
        <w:rPr>
          <w:rFonts w:ascii="Spectral" w:hAnsi="Spectral" w:cs="Times New Roman"/>
          <w:b/>
          <w:color w:val="000000"/>
          <w:lang w:val="en-GB"/>
        </w:rPr>
        <w:t>e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>s</w:t>
      </w:r>
      <w:r w:rsidR="00D353AC" w:rsidRPr="003059C8">
        <w:rPr>
          <w:rFonts w:ascii="Spectral" w:hAnsi="Spectral" w:cs="Times New Roman"/>
          <w:b/>
          <w:color w:val="000000"/>
          <w:lang w:val="en-GB"/>
        </w:rPr>
        <w:t>)</w:t>
      </w:r>
    </w:p>
    <w:p w14:paraId="60F1B048" w14:textId="7F4E47F6" w:rsidR="00B2161B" w:rsidRPr="00C352A4" w:rsidRDefault="00C352A4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bookmarkStart w:id="7" w:name="_ENREF_8"/>
      <w:r w:rsidRPr="00C352A4">
        <w:rPr>
          <w:rFonts w:ascii="NeueHaasGroteskDisp Pro Md" w:hAnsi="NeueHaasGroteskDisp Pro Md"/>
          <w:bCs/>
          <w:iCs/>
          <w:sz w:val="22"/>
          <w:szCs w:val="22"/>
          <w:lang w:val="en-US"/>
        </w:rPr>
        <w:t>Articles</w:t>
      </w: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8" w:name="_Hlk58345161"/>
      <w:bookmarkStart w:id="9" w:name="_Hlk61029720"/>
      <w:bookmarkStart w:id="10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AD7B3EE" w14:textId="787AEF7B" w:rsidR="00C227F9" w:rsidRDefault="00C227F9" w:rsidP="00C227F9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A5CA501" w14:textId="28B19B99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CB7BE42" w14:textId="42971321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076B24BF" w14:textId="14C4BDFE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6C0DBFC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485814A1" w14:textId="0338D8C8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1D936D01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bookmarkStart w:id="11" w:name="_Hlk46853180"/>
      <w:bookmarkEnd w:id="9"/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1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9074FB2" w14:textId="2FB6B751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47EA0E43" w14:textId="658F50EF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7A1D2919" w14:textId="527AB3F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3A796AC" w14:textId="77777777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58345086"/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sciadv.aaz0289</w:t>
      </w:r>
      <w:bookmarkEnd w:id="12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2725742" w14:textId="578AC74B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world: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0C5CB8F4" w14:textId="75188289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7E70AFF8" w14:textId="77777777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E65C6C0" w14:textId="27623AA6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61A1329" w14:textId="01433CC5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76A2AE03" w14:textId="6EC0AE1F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3" w:name="_Hlk61029707"/>
      <w:bookmarkEnd w:id="10"/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3C1613C8" w14:textId="7B6CA49D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03797A01" w14:textId="5DF30DD5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3FBBDCA9" w14:textId="0029664A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4" w:name="_Hlk46853115"/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3"/>
    <w:bookmarkEnd w:id="14"/>
    <w:p w14:paraId="06DB31E2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5CCC540C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1B29CAFE" w14:textId="71FA3DBB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0168A465" w14:textId="25C2D2D2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5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5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6D35392F" w14:textId="77777777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7EAA39C3" w14:textId="77777777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lastRenderedPageBreak/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E4C80F6" w14:textId="77777777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3EF309F" w14:textId="626F6FD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63CEF090" w14:textId="77777777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0AB6F29" w14:textId="77777777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1222CE66" w14:textId="77777777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FC9BA36" w14:textId="77777777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F702A9E" w14:textId="77777777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6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6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21832E01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last 3 years</w:t>
      </w:r>
    </w:p>
    <w:p w14:paraId="21820F6A" w14:textId="37B8BA2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56D3216" w14:textId="77777777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new journal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1AE26D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one's self versus clos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155850F5" w14:textId="1109718E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4A41A5F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29A8B76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7ECE2BF1" w14:textId="77777777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17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17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0508D714" w14:textId="77777777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18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18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3F822251" w14:textId="77777777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88C1FA2" w14:textId="13F591F2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19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19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9EA32B9" w14:textId="3492E28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2BAA83EB" w14:textId="77777777" w:rsidR="00FA2A6F" w:rsidRPr="003059C8" w:rsidRDefault="00FA2A6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C8A1D46" w14:textId="77777777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74655655" w14:textId="77777777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01A6509C" w14:textId="18BF44AC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72B5A9D" w14:textId="004E48F0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634B8845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52597DF6" w14:textId="77777777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58346129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0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42EEDC28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07507495" w14:textId="77777777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1ECC9A5F" w14:textId="77777777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21E1D62F" w14:textId="1F8AE724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7B0A7535" w14:textId="5CBC6719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52D4A9DA" w14:textId="72B1E006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EB7AEA6" w14:textId="485CC6C7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2F25B8EF" w14:textId="10B4D140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1A9C063A" w14:textId="77777777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lastRenderedPageBreak/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1EB57E02" w14:textId="77777777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D1A8507" w14:textId="66868092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1DC7418F" w14:textId="2FC66DA3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0FEF3221" w14:textId="77777777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4F4F8DD7" w14:textId="77777777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084CBB81" w14:textId="7777777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A534D5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10) .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0CC4BE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242A8572" w14:textId="1567DC3D" w:rsidR="000162AB" w:rsidRDefault="000162AB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39985610" w:rsidR="00C771F0" w:rsidRPr="00C352A4" w:rsidRDefault="00C352A4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Chapters in books</w:t>
      </w:r>
    </w:p>
    <w:p w14:paraId="0BF76DD5" w14:textId="54345514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1" w:name="_Hlk61029790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in press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5873B857" w14:textId="77777777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, Rotella, A., 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and Grossmann, I.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38D95C1B" w14:textId="341BC4FA" w:rsidR="007B4430" w:rsidRPr="007B443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lastRenderedPageBreak/>
        <w:fldChar w:fldCharType="end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="007B4430"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65CF7862" w14:textId="05AF5014" w:rsidR="00BA7B05" w:rsidRPr="003059C8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  <w:r w:rsidR="00BA7B05"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="00BA7B05"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="00BA7B05"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="00BA7B05"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="00BA7B05"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="00BA7B05"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#DOI</w:t>
      </w:r>
    </w:p>
    <w:p w14:paraId="46DE3DA3" w14:textId="7B491A88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2" w:name="_Hlk61029797"/>
      <w:bookmarkEnd w:id="21"/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bookmarkEnd w:id="22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53C6165" w14:textId="154C4EBD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5C8C2DD5" w14:textId="44905077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0A177522" w14:textId="2CBA303A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444BA73A" w14:textId="77777777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045BDE44" w14:textId="13C16AD2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261236B8" w14:textId="77777777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68AD38B9" w14:textId="77777777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2F2C0C9C" w14:textId="77777777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31603D75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71414551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6479560E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42D8DF3D" w:rsidR="00C771F0" w:rsidRPr="00C352A4" w:rsidRDefault="004D7FEE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/</w:t>
      </w:r>
      <w:r w:rsidR="00C771F0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OP-EDs</w:t>
      </w:r>
      <w:r w:rsidR="00EF4B5C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/Blogs</w:t>
      </w:r>
    </w:p>
    <w:p w14:paraId="2C9E76CC" w14:textId="38C0C4E1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3" w:name="_Hlk61029810"/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0162AB">
        <w:rPr>
          <w:rFonts w:ascii="Spectral" w:hAnsi="Spectral"/>
          <w:sz w:val="22"/>
          <w:szCs w:val="22"/>
          <w:lang w:val="en-CA"/>
        </w:rPr>
        <w:t>6</w:t>
      </w:r>
      <w:r w:rsidR="006044D2" w:rsidRPr="003059C8">
        <w:rPr>
          <w:rFonts w:ascii="Spectral" w:hAnsi="Spectral"/>
          <w:sz w:val="22"/>
          <w:szCs w:val="22"/>
          <w:lang w:val="en-CA"/>
        </w:rPr>
        <w:t>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 since May 2018.</w:t>
      </w:r>
    </w:p>
    <w:p w14:paraId="1BAD155B" w14:textId="6DFC86B4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4" w:name="_Hlk61029744"/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2F138376" w14:textId="6F20A1A1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75119C2F" w14:textId="6547EEF9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2C5F4928" w14:textId="36805A36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3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499361D2" w14:textId="4DE629F7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7AC3E4A8" w14:textId="21CBE6AB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5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5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4"/>
    <w:p w14:paraId="5E21CE34" w14:textId="7EE147BE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1950BA31" w14:textId="77777777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2405946" w14:textId="77777777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0189E1F2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7F975B56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6" w:name="_Hlk46853166"/>
    </w:p>
    <w:p w14:paraId="5F7655A1" w14:textId="6D57AEFF" w:rsidR="00114A13" w:rsidRPr="00C352A4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Invited talks and sympos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D474D9" w:rsidRPr="001A4386" w14:paraId="33B69109" w14:textId="77777777" w:rsidTr="006B6BC9">
        <w:tc>
          <w:tcPr>
            <w:tcW w:w="1818" w:type="dxa"/>
          </w:tcPr>
          <w:p w14:paraId="23F0B7F1" w14:textId="1B23EFCA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64CD5158" w14:textId="70F7D1A4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Organizer/chair of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the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featured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symposium “</w:t>
            </w: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” at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EE1DE9" w:rsidRPr="001A4386" w14:paraId="56F0D1D2" w14:textId="77777777" w:rsidTr="006B6BC9">
        <w:tc>
          <w:tcPr>
            <w:tcW w:w="1818" w:type="dxa"/>
          </w:tcPr>
          <w:p w14:paraId="2C371B15" w14:textId="441F2EF9" w:rsidR="00EE1DE9" w:rsidRDefault="00EE1DE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5916B37E" w14:textId="527DADEB" w:rsidR="00EE1DE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annual conference of the International Society for Justice Research,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>atolica</w:t>
            </w:r>
            <w:proofErr w:type="spellEnd"/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 xml:space="preserve"> Lisbon School of Business &amp; Economic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13185C" w:rsidRPr="001A4386" w14:paraId="5889BB6B" w14:textId="77777777" w:rsidTr="006B6BC9">
        <w:tc>
          <w:tcPr>
            <w:tcW w:w="1818" w:type="dxa"/>
          </w:tcPr>
          <w:p w14:paraId="26195342" w14:textId="386EABC7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6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/2021</w:t>
            </w:r>
          </w:p>
        </w:tc>
        <w:tc>
          <w:tcPr>
            <w:tcW w:w="8203" w:type="dxa"/>
          </w:tcPr>
          <w:p w14:paraId="349BD010" w14:textId="62AC1B69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of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rian-to-Society Decision and Behavior Seminar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 series, Centre for the Convergence of Health and Economics, McGill University, Canada</w:t>
            </w:r>
          </w:p>
        </w:tc>
      </w:tr>
      <w:tr w:rsidR="007025C7" w:rsidRPr="001A4386" w14:paraId="3EEF7AA7" w14:textId="77777777" w:rsidTr="006B6BC9">
        <w:tc>
          <w:tcPr>
            <w:tcW w:w="1818" w:type="dxa"/>
          </w:tcPr>
          <w:p w14:paraId="5EDC7E8B" w14:textId="2F46FF8C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4BEF85DE" w14:textId="4019D79E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="00EE1DE9" w:rsidRPr="00EE1DE9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st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Conference on Social Neuroscience in Ecologically Valid Condition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Higher School of Economics, Moscow, Russia</w:t>
            </w:r>
          </w:p>
        </w:tc>
      </w:tr>
      <w:tr w:rsidR="00D32D0A" w:rsidRPr="001A4386" w14:paraId="7A1634C5" w14:textId="77777777" w:rsidTr="006B6BC9"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578CEC23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“Religious Change” Workshop of the Bielefeld – Chattanooga Research group 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i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lefeld, Germany</w:t>
            </w:r>
          </w:p>
        </w:tc>
      </w:tr>
      <w:tr w:rsidR="007025C7" w:rsidRPr="001A4386" w14:paraId="121560E9" w14:textId="77777777" w:rsidTr="006B6BC9">
        <w:tc>
          <w:tcPr>
            <w:tcW w:w="1818" w:type="dxa"/>
          </w:tcPr>
          <w:p w14:paraId="4F795273" w14:textId="37678B21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7C5CE04A" w14:textId="4B3F0962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“Life Improvement Science” Conference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2E327C" w:rsidRPr="001A4386" w14:paraId="53B19281" w14:textId="77777777" w:rsidTr="006B6BC9">
        <w:tc>
          <w:tcPr>
            <w:tcW w:w="1818" w:type="dxa"/>
          </w:tcPr>
          <w:p w14:paraId="43569892" w14:textId="01F5F106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6C27F366" w14:textId="7009B962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1362D" w:rsidRPr="001A4386" w14:paraId="1B78452D" w14:textId="77777777" w:rsidTr="006B6BC9">
        <w:tc>
          <w:tcPr>
            <w:tcW w:w="1818" w:type="dxa"/>
          </w:tcPr>
          <w:p w14:paraId="579B8CBA" w14:textId="63C70D19" w:rsidR="0041362D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0572AD8A" w14:textId="4CCBB179" w:rsidR="0041362D" w:rsidRPr="00942276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“Machine Wisdom Workshop,” University of Pittsburgh, USA</w:t>
            </w:r>
          </w:p>
        </w:tc>
      </w:tr>
      <w:tr w:rsidR="00942276" w:rsidRPr="001A4386" w14:paraId="43E91378" w14:textId="77777777" w:rsidTr="006B6BC9">
        <w:tc>
          <w:tcPr>
            <w:tcW w:w="1818" w:type="dxa"/>
          </w:tcPr>
          <w:p w14:paraId="2DFF2AE3" w14:textId="270520AA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311D1631" w14:textId="14FCC19B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19872FA2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Behavioral Science Workshop, University of Chicago Booth School of Business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120DAB3F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ebinar on “World after Covid” at the Waterloo Institute of Complexity &amp; Innovation, University of Waterloo, Canada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7B43CA0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, Harvard University</w:t>
            </w:r>
          </w:p>
        </w:tc>
      </w:tr>
      <w:tr w:rsidR="00F61056" w:rsidRPr="001A4386" w14:paraId="78C134E6" w14:textId="77777777" w:rsidTr="006B6BC9">
        <w:tc>
          <w:tcPr>
            <w:tcW w:w="1818" w:type="dxa"/>
          </w:tcPr>
          <w:p w14:paraId="0A4D0DDE" w14:textId="019C0829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4919AAFB" w14:textId="762C6035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arrative self” of the Neuroscience of the Self webinar series, Centre for the Convergence of Health and Economics, McGill University, Canada</w:t>
            </w:r>
          </w:p>
        </w:tc>
      </w:tr>
      <w:tr w:rsidR="00F61056" w:rsidRPr="001A4386" w14:paraId="6FBF6787" w14:textId="77777777" w:rsidTr="006B6BC9">
        <w:tc>
          <w:tcPr>
            <w:tcW w:w="1818" w:type="dxa"/>
          </w:tcPr>
          <w:p w14:paraId="49DDC2B8" w14:textId="2B5F435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5B83F0F2" w14:textId="3A41FF4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rganized by the Canada Excellence Research Chair in Migration &amp; Integration, Ryerson University, Canada</w:t>
            </w:r>
          </w:p>
        </w:tc>
      </w:tr>
      <w:tr w:rsidR="007564A0" w:rsidRPr="001A4386" w14:paraId="1E5C8586" w14:textId="77777777" w:rsidTr="006B6BC9">
        <w:tc>
          <w:tcPr>
            <w:tcW w:w="1818" w:type="dxa"/>
          </w:tcPr>
          <w:p w14:paraId="45DA473A" w14:textId="2B516EA2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7" w:name="_Hlk6102992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61EB63B2" w14:textId="12EE77D0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, Waterloo Cybersecurity &amp; Privacy Institute, University of Waterloo, Canada</w:t>
            </w:r>
          </w:p>
        </w:tc>
      </w:tr>
      <w:bookmarkEnd w:id="26"/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5B020AF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World After COVID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Science Forecasting Collaborative” at the </w:t>
            </w:r>
            <w:hyperlink r:id="rId31" w:history="1">
              <w:proofErr w:type="spellStart"/>
              <w:r w:rsidRPr="003059C8">
                <w:rPr>
                  <w:rStyle w:val="Hyperlink"/>
                  <w:rFonts w:ascii="Spectral" w:hAnsi="Spectral"/>
                  <w:i/>
                  <w:iCs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eaker Series</w:t>
            </w:r>
            <w:r w:rsidR="007A3559" w:rsidRPr="003059C8">
              <w:rPr>
                <w:rFonts w:ascii="Spectral" w:hAnsi="Spectral"/>
                <w:sz w:val="22"/>
                <w:szCs w:val="22"/>
                <w:lang w:val="en-US"/>
              </w:rPr>
              <w:t>, Canada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7555821A" w14:textId="77777777" w:rsidTr="006B6BC9">
        <w:tc>
          <w:tcPr>
            <w:tcW w:w="1818" w:type="dxa"/>
          </w:tcPr>
          <w:p w14:paraId="0221CA51" w14:textId="4C43DAB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655B298A" w14:textId="35B9EF5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bookmarkStart w:id="2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, Tehran, Iran</w:t>
            </w:r>
            <w:bookmarkEnd w:id="28"/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00AA288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>COVID-19 Survey Research Working Grou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the Collaboration on Emergency Management, Policy, and Preparedness Research Lab, York University, Canada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082293B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workshop at the Oxford Character Project, University of Oxford, UK</w:t>
            </w:r>
          </w:p>
        </w:tc>
      </w:tr>
      <w:tr w:rsidR="00A92D5D" w:rsidRPr="001A4386" w14:paraId="32617253" w14:textId="77777777" w:rsidTr="006B6BC9">
        <w:tc>
          <w:tcPr>
            <w:tcW w:w="1818" w:type="dxa"/>
          </w:tcPr>
          <w:p w14:paraId="7ACE6F1F" w14:textId="3CE109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9" w:name="_Hlk61029888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5C89ED4C" w14:textId="444B335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bookmarkEnd w:id="29"/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335F360F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Hard Data Café (psychology department colloquium), University of North Carolina, Greensboro, USA </w:t>
            </w:r>
          </w:p>
        </w:tc>
      </w:tr>
      <w:tr w:rsidR="00A92D5D" w:rsidRPr="003059C8" w14:paraId="37688AE8" w14:textId="77777777" w:rsidTr="006B6BC9">
        <w:tc>
          <w:tcPr>
            <w:tcW w:w="1818" w:type="dxa"/>
          </w:tcPr>
          <w:p w14:paraId="3DAAF035" w14:textId="74FB4BA8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61CE037C" w14:textId="6E212CF8" w:rsidR="00A92D5D" w:rsidRPr="003059C8" w:rsidRDefault="00DC40F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A92D5D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bookmarkEnd w:id="27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1B367F61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, UK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11073BA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, Higher School of Economics, Moscow, Russia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094E63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, Moscow Psychological Pedagogical University, Russia</w:t>
            </w:r>
          </w:p>
        </w:tc>
      </w:tr>
      <w:tr w:rsidR="00A92D5D" w:rsidRPr="001A4386" w14:paraId="3240EC6D" w14:textId="77777777" w:rsidTr="006B6BC9">
        <w:tc>
          <w:tcPr>
            <w:tcW w:w="1818" w:type="dxa"/>
          </w:tcPr>
          <w:p w14:paraId="53CC04C6" w14:textId="28680A1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54E00C33" w14:textId="57920CD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A92D5D" w:rsidRPr="001A4386" w14:paraId="2D9A7C4B" w14:textId="77777777" w:rsidTr="006B6BC9">
        <w:tc>
          <w:tcPr>
            <w:tcW w:w="1818" w:type="dxa"/>
          </w:tcPr>
          <w:p w14:paraId="01CED2F8" w14:textId="2D1B636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76802864" w14:textId="41CBAF23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flash talk at the Sixth Annual Conference of the Society for Affective Science, Boston, USA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Jubilee Centre for Character and Virtues, University of Birmingham, UK</w:t>
            </w:r>
          </w:p>
        </w:tc>
      </w:tr>
      <w:tr w:rsidR="00A92D5D" w:rsidRPr="001A4386" w14:paraId="7C6A7C0E" w14:textId="77777777" w:rsidTr="006B6BC9">
        <w:tc>
          <w:tcPr>
            <w:tcW w:w="1818" w:type="dxa"/>
          </w:tcPr>
          <w:p w14:paraId="16A99D0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01B3069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aterloo Institute for Complexity and Innovation, University of Waterloo, ON</w:t>
            </w:r>
          </w:p>
        </w:tc>
      </w:tr>
      <w:tr w:rsidR="00A92D5D" w:rsidRPr="001A4386" w14:paraId="2EDE660C" w14:textId="77777777" w:rsidTr="006B6BC9">
        <w:tc>
          <w:tcPr>
            <w:tcW w:w="1818" w:type="dxa"/>
          </w:tcPr>
          <w:p w14:paraId="57435D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18</w:t>
            </w:r>
          </w:p>
        </w:tc>
        <w:tc>
          <w:tcPr>
            <w:tcW w:w="8203" w:type="dxa"/>
          </w:tcPr>
          <w:p w14:paraId="4189FA3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hanghai International Studies University, Shanghai, P.R.C.</w:t>
            </w:r>
          </w:p>
        </w:tc>
      </w:tr>
      <w:tr w:rsidR="00A92D5D" w:rsidRPr="001A4386" w14:paraId="46758F38" w14:textId="77777777" w:rsidTr="006B6BC9">
        <w:tc>
          <w:tcPr>
            <w:tcW w:w="1818" w:type="dxa"/>
          </w:tcPr>
          <w:p w14:paraId="7003AF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6878ACF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7ADB4AB" w14:textId="77777777" w:rsidTr="006B6BC9">
        <w:tc>
          <w:tcPr>
            <w:tcW w:w="1818" w:type="dxa"/>
          </w:tcPr>
          <w:p w14:paraId="461E955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5C07118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0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0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A92D5D" w:rsidRPr="001A4386" w14:paraId="41D3B9C8" w14:textId="77777777" w:rsidTr="006B6BC9">
        <w:tc>
          <w:tcPr>
            <w:tcW w:w="1818" w:type="dxa"/>
          </w:tcPr>
          <w:p w14:paraId="1FF424D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1" w:name="_Hlk63976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63A2A1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bookmarkEnd w:id="31"/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at the Max Plank Institute for Human Development,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Harnack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House, Berlin, Germany</w:t>
            </w:r>
          </w:p>
        </w:tc>
      </w:tr>
      <w:tr w:rsidR="00A92D5D" w:rsidRPr="001A4386" w14:paraId="7E4B4F1A" w14:textId="77777777" w:rsidTr="006B6BC9">
        <w:tc>
          <w:tcPr>
            <w:tcW w:w="1818" w:type="dxa"/>
          </w:tcPr>
          <w:p w14:paraId="467238D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4D276F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Department of Psychology, 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</w:p>
        </w:tc>
      </w:tr>
      <w:tr w:rsidR="00A92D5D" w:rsidRPr="001A4386" w14:paraId="32F04AC0" w14:textId="77777777" w:rsidTr="006B6BC9">
        <w:tc>
          <w:tcPr>
            <w:tcW w:w="1818" w:type="dxa"/>
          </w:tcPr>
          <w:p w14:paraId="0D9E5C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7DBAB4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awa Jewish Festival, Ottawa, Canada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Arizona State University, USA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Ryerson University, Canada</w:t>
            </w:r>
          </w:p>
        </w:tc>
      </w:tr>
      <w:tr w:rsidR="00A92D5D" w:rsidRPr="001A4386" w14:paraId="3DCED402" w14:textId="77777777" w:rsidTr="00B80EA0">
        <w:trPr>
          <w:trHeight w:val="801"/>
        </w:trPr>
        <w:tc>
          <w:tcPr>
            <w:tcW w:w="1818" w:type="dxa"/>
          </w:tcPr>
          <w:p w14:paraId="3759EA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013ECAE2" w14:textId="29D66F3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Workshop at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, McGill University, Canada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46288B99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, Carleton University, Canada</w:t>
            </w:r>
          </w:p>
        </w:tc>
      </w:tr>
      <w:tr w:rsidR="00A92D5D" w:rsidRPr="001A4386" w14:paraId="08270C41" w14:textId="77777777" w:rsidTr="006B6BC9">
        <w:tc>
          <w:tcPr>
            <w:tcW w:w="1818" w:type="dxa"/>
          </w:tcPr>
          <w:p w14:paraId="7E18B6D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3AAD2A6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732D5B9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</w:t>
            </w:r>
            <w:r w:rsidR="00F61056">
              <w:rPr>
                <w:rFonts w:ascii="Spectral" w:hAnsi="Spectral"/>
                <w:bCs/>
                <w:sz w:val="22"/>
                <w:szCs w:val="22"/>
                <w:lang w:val="en-US"/>
              </w:rPr>
              <w:t>k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hop at the SCARBLAB, University of Toronto, Canada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enter for Practical Wisdom, University of Chicago, USA</w:t>
            </w:r>
          </w:p>
        </w:tc>
      </w:tr>
      <w:tr w:rsidR="00A92D5D" w:rsidRPr="001A4386" w14:paraId="1B639DEF" w14:textId="77777777" w:rsidTr="006B6BC9">
        <w:tc>
          <w:tcPr>
            <w:tcW w:w="1818" w:type="dxa"/>
          </w:tcPr>
          <w:p w14:paraId="1BF709B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1A30EA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A92D5D" w:rsidRPr="001A4386" w14:paraId="0FFC6FEC" w14:textId="77777777" w:rsidTr="006B6BC9">
        <w:tc>
          <w:tcPr>
            <w:tcW w:w="1818" w:type="dxa"/>
          </w:tcPr>
          <w:p w14:paraId="66C7B58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338698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ddress at the Western-Waterloo-Wilfred Laurier Social Psychology conference</w:t>
            </w:r>
          </w:p>
        </w:tc>
      </w:tr>
      <w:tr w:rsidR="00A92D5D" w:rsidRPr="001A4386" w14:paraId="3217AE48" w14:textId="77777777" w:rsidTr="006B6BC9">
        <w:tc>
          <w:tcPr>
            <w:tcW w:w="1818" w:type="dxa"/>
          </w:tcPr>
          <w:p w14:paraId="5A2D51F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7E81AC3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DD42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, Cornell University, USA</w:t>
            </w:r>
          </w:p>
        </w:tc>
      </w:tr>
      <w:tr w:rsidR="00A92D5D" w:rsidRPr="001A4386" w14:paraId="5401B412" w14:textId="77777777" w:rsidTr="006B6BC9">
        <w:tc>
          <w:tcPr>
            <w:tcW w:w="1818" w:type="dxa"/>
          </w:tcPr>
          <w:p w14:paraId="0E87B84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1F94D4A1" w14:textId="3F0A11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 w:rsidR="00C01BC8"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Fulop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econd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biennial International Convention of Psychological Science (ICPS), Vienna, Austria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1/2017</w:t>
            </w:r>
          </w:p>
        </w:tc>
        <w:tc>
          <w:tcPr>
            <w:tcW w:w="8203" w:type="dxa"/>
          </w:tcPr>
          <w:p w14:paraId="3E839E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Toronto, Canada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, University of California, San Diego, USA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, University of Chicago, USA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Queen’s University, Canada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Brock University, Canada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Zurich, Switzerland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Salzburg, Austria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), Aarhus University, Denmark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Department of Psychology, Alpen-Adria-University Klagenfurt, Austria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lecture at the Department of Psychology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isdom Research Forum, the University of Chicago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onrad Lorenz Institute for Advanced Studies in Theoretical Biology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losterneuburg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, University of Granada, Spain.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Communication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Spain</w:t>
            </w:r>
          </w:p>
        </w:tc>
      </w:tr>
      <w:tr w:rsidR="00A92D5D" w:rsidRPr="001A4386" w14:paraId="04C6CC0E" w14:textId="77777777" w:rsidTr="006B6BC9">
        <w:tc>
          <w:tcPr>
            <w:tcW w:w="1818" w:type="dxa"/>
          </w:tcPr>
          <w:p w14:paraId="7CF51D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0B16769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A92D5D" w:rsidRPr="001A4386" w14:paraId="58B3AC0F" w14:textId="77777777" w:rsidTr="006B6BC9">
        <w:tc>
          <w:tcPr>
            <w:tcW w:w="1818" w:type="dxa"/>
          </w:tcPr>
          <w:p w14:paraId="5B10BB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14D34B8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ebinar for the Canadian Positive Psychology Association, Canada</w:t>
            </w:r>
          </w:p>
        </w:tc>
      </w:tr>
      <w:tr w:rsidR="00A92D5D" w:rsidRPr="001A4386" w14:paraId="538B9165" w14:textId="77777777" w:rsidTr="006B6BC9">
        <w:tc>
          <w:tcPr>
            <w:tcW w:w="1818" w:type="dxa"/>
          </w:tcPr>
          <w:p w14:paraId="169E992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A0C9C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Pennsylvania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eipzig, German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, University of Lausanne, CH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. Department of Psychology, University of Toronto, Canada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12/2013</w:t>
            </w:r>
          </w:p>
        </w:tc>
        <w:tc>
          <w:tcPr>
            <w:tcW w:w="8203" w:type="dxa"/>
          </w:tcPr>
          <w:p w14:paraId="03F874C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, University of Glasgow, Scotland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Wilfred-Laurier University, Canada</w:t>
            </w:r>
          </w:p>
        </w:tc>
      </w:tr>
      <w:tr w:rsidR="00A92D5D" w:rsidRPr="001A4386" w14:paraId="1611328A" w14:textId="77777777" w:rsidTr="006B6BC9">
        <w:tc>
          <w:tcPr>
            <w:tcW w:w="1818" w:type="dxa"/>
          </w:tcPr>
          <w:p w14:paraId="38BAA7F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5ABBF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, Canada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Illinois at Urbana-Champaign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, University of Geneva, Geneva, CH</w:t>
            </w:r>
          </w:p>
        </w:tc>
      </w:tr>
    </w:tbl>
    <w:p w14:paraId="633421FF" w14:textId="77777777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2" w:name="_Hlk46853198"/>
    </w:p>
    <w:p w14:paraId="26F1BE99" w14:textId="246F76FA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nference paper presentations</w:t>
      </w:r>
      <w:r w:rsidR="002A28CF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2A28CF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2D7E8C43" w14:textId="24DB02A8" w:rsidR="007502E3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792AC71E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2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Divergent patterns, reliability, and </w:t>
      </w:r>
      <w:r w:rsidRPr="003059C8">
        <w:rPr>
          <w:rFonts w:ascii="Spectral" w:hAnsi="Spectral"/>
          <w:i/>
          <w:sz w:val="22"/>
          <w:szCs w:val="22"/>
          <w:lang w:val="en-CA"/>
        </w:rPr>
        <w:lastRenderedPageBreak/>
        <w:t>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E85A01">
      <w:pPr>
        <w:autoSpaceDE w:val="0"/>
        <w:autoSpaceDN w:val="0"/>
        <w:adjustRightInd w:val="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E85A01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lastRenderedPageBreak/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3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3"/>
    <w:p w14:paraId="0E5DBA92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E85A01">
      <w:pPr>
        <w:pStyle w:val="NoSpacing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lastRenderedPageBreak/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90525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3E263850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elected poster presentations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E425F9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725348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lastRenderedPageBreak/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C352A4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207FA023" w14:textId="054CFA8E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6E223A92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 epistemology</w:t>
            </w:r>
          </w:p>
        </w:tc>
        <w:tc>
          <w:tcPr>
            <w:tcW w:w="5093" w:type="dxa"/>
          </w:tcPr>
          <w:p w14:paraId="3B47D90D" w14:textId="48F8B98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0B4B2B50" w14:textId="77777777" w:rsidR="00826D73" w:rsidRDefault="00826D73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0D1F3CF" w14:textId="67463424" w:rsidR="007D260D" w:rsidRPr="00C352A4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2499089A" w14:textId="0CAD42C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1DEBBA96" w14:textId="43F9D4F9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4443D9A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C352A4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68CE7F65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00F75A1B" w14:textId="37EC6C20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hat makes us human?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Lecture for the </w:t>
            </w: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4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4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Lecture at the 2018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upervision</w:t>
      </w:r>
    </w:p>
    <w:p w14:paraId="1590B1C5" w14:textId="3FA63B3C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059C8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2020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 present</w:t>
            </w:r>
          </w:p>
        </w:tc>
        <w:tc>
          <w:tcPr>
            <w:tcW w:w="8203" w:type="dxa"/>
          </w:tcPr>
          <w:p w14:paraId="686061F6" w14:textId="7D7AF76D" w:rsidR="00C5079E" w:rsidRPr="003059C8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059C8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059C8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lastRenderedPageBreak/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5CA0763D" w14:textId="77777777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48B8411F" w14:textId="55328806" w:rsidR="008E6F82" w:rsidRPr="00C352A4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  <w:r>
        <w:rPr>
          <w:rFonts w:ascii="NeueHaasGroteskDisp Pro Md" w:hAnsi="NeueHaasGroteskDisp Pro Md"/>
          <w:sz w:val="22"/>
          <w:szCs w:val="22"/>
          <w:lang w:val="en-US"/>
        </w:rPr>
        <w:t>Leadership</w:t>
      </w:r>
    </w:p>
    <w:p w14:paraId="1A2E1171" w14:textId="437CE5DB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33A852CF" w14:textId="77777777" w:rsidTr="000C5FFA">
        <w:tc>
          <w:tcPr>
            <w:tcW w:w="1800" w:type="dxa"/>
          </w:tcPr>
          <w:p w14:paraId="6D8FEEC8" w14:textId="4588AED1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present</w:t>
            </w:r>
          </w:p>
        </w:tc>
        <w:tc>
          <w:tcPr>
            <w:tcW w:w="8370" w:type="dxa"/>
          </w:tcPr>
          <w:p w14:paraId="45C863C5" w14:textId="597B839A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35B49" w:rsidRPr="001A4386" w14:paraId="61822F7E" w14:textId="77777777" w:rsidTr="000C5FFA">
        <w:tc>
          <w:tcPr>
            <w:tcW w:w="1800" w:type="dxa"/>
          </w:tcPr>
          <w:p w14:paraId="27B0C260" w14:textId="39B2AA16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35B49" w:rsidRPr="001A4386" w14:paraId="730C1D9B" w14:textId="77777777" w:rsidTr="000C5FFA">
        <w:tc>
          <w:tcPr>
            <w:tcW w:w="1800" w:type="dxa"/>
          </w:tcPr>
          <w:p w14:paraId="5A64E6F6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235B49" w:rsidRPr="001A4386" w14:paraId="26832C99" w14:textId="77777777" w:rsidTr="000C5FFA">
        <w:tc>
          <w:tcPr>
            <w:tcW w:w="1800" w:type="dxa"/>
          </w:tcPr>
          <w:p w14:paraId="32D8BEB7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35B49" w:rsidRPr="001A4386" w14:paraId="32B746A4" w14:textId="77777777" w:rsidTr="000C5FFA">
        <w:tc>
          <w:tcPr>
            <w:tcW w:w="1800" w:type="dxa"/>
          </w:tcPr>
          <w:p w14:paraId="1152C213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5DB7293A" w14:textId="76D06575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6CBD884B" w14:textId="1AD635F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d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ab/>
              <w:t xml:space="preserve"> 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57CBD63F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76033E1B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5" w:name="_Hlk61029988"/>
            <w:bookmarkStart w:id="3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656A42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</w:p>
        </w:tc>
      </w:tr>
      <w:bookmarkEnd w:id="3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27935735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Social-Personality Gerontology Preconference and the Annual Society for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lastRenderedPageBreak/>
              <w:t>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31E96EA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72BD7B16" w14:textId="5F1B3604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39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1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3EDEF2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bookmarkStart w:id="42" w:name="_Hlk47042805"/>
      <w:r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2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0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3" w:name="_Hlk47042836"/>
      <w:bookmarkEnd w:id="3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3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7F0098E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s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4E77E571" w14:textId="4E7D2E5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68AA0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</w:p>
    <w:p w14:paraId="6486B77B" w14:textId="0C7BB26F" w:rsidR="00F525F5" w:rsidRPr="003059C8" w:rsidRDefault="00F525F5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</w:p>
    <w:p w14:paraId="5E03B90E" w14:textId="1825284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</w:p>
    <w:p w14:paraId="4FDF423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</w:p>
    <w:p w14:paraId="58D75C10" w14:textId="77777777" w:rsidR="005D5B82" w:rsidRPr="003059C8" w:rsidRDefault="005D5B82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Behavioral and Brain Sciences </w:t>
      </w:r>
    </w:p>
    <w:p w14:paraId="42FC7360" w14:textId="43DEE3D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</w:p>
    <w:p w14:paraId="69E30E9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</w:p>
    <w:p w14:paraId="46B3226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</w:p>
    <w:p w14:paraId="613B8CB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</w:p>
    <w:p w14:paraId="4491B3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</w:p>
    <w:p w14:paraId="24A2F4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</w:p>
    <w:p w14:paraId="1A8EAED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</w:p>
    <w:p w14:paraId="6ED6EB83" w14:textId="623D2DC0" w:rsidR="00621294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</w:p>
    <w:p w14:paraId="6010FC2F" w14:textId="6DA6F83E" w:rsidR="00F61056" w:rsidRPr="003059C8" w:rsidRDefault="00F61056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</w:p>
    <w:p w14:paraId="4615E64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</w:p>
    <w:p w14:paraId="512FAB4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</w:p>
    <w:p w14:paraId="2CCA7D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</w:p>
    <w:p w14:paraId="6F4A59A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</w:p>
    <w:p w14:paraId="125F210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</w:p>
    <w:p w14:paraId="668217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</w:p>
    <w:p w14:paraId="27CF580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</w:p>
    <w:p w14:paraId="5871583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</w:p>
    <w:p w14:paraId="0F5214F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</w:p>
    <w:p w14:paraId="5AFC140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</w:p>
    <w:p w14:paraId="4963B071" w14:textId="7E7B9338" w:rsidR="000C5FFA" w:rsidRPr="003059C8" w:rsidRDefault="000C5FFA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IT Press</w:t>
      </w:r>
    </w:p>
    <w:p w14:paraId="13998D37" w14:textId="0E6EBD5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</w:p>
    <w:p w14:paraId="04CB38B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</w:p>
    <w:p w14:paraId="034AC39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</w:p>
    <w:p w14:paraId="663EDAF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1462FE6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</w:p>
    <w:p w14:paraId="34C6FA5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</w:p>
    <w:p w14:paraId="507E4F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18C9D77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</w:p>
    <w:p w14:paraId="125B49A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Proceedings of the Royal Society: Biological Sciences</w:t>
      </w:r>
    </w:p>
    <w:p w14:paraId="532503E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</w:p>
    <w:p w14:paraId="4E1286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</w:p>
    <w:p w14:paraId="37BB42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</w:p>
    <w:p w14:paraId="25EF8EF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</w:p>
    <w:p w14:paraId="724B4A0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</w:p>
    <w:p w14:paraId="4D63DB4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</w:p>
    <w:p w14:paraId="0ADF88C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6AE0FC9" w:rsidR="006B470D" w:rsidRPr="00C352A4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706"/>
            <w:bookmarkEnd w:id="4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73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15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8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91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2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30584DD1" w:rsidR="00D34764" w:rsidRPr="00C352A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2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3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2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4"/>
      <w:headerReference w:type="default" r:id="rId35"/>
      <w:footerReference w:type="even" r:id="rId36"/>
      <w:footerReference w:type="default" r:id="rId3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6CC75CB" w14:textId="77777777" w:rsidR="00DC40F4" w:rsidRDefault="00DC40F4">
      <w:r>
        <w:separator/>
      </w:r>
    </w:p>
  </w:endnote>
  <w:endnote w:type="continuationSeparator" w:id="0">
    <w:p w14:paraId="2927C3FF" w14:textId="77777777" w:rsidR="00DC40F4" w:rsidRDefault="00DC40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15D4862" w14:textId="77777777" w:rsidR="00DC40F4" w:rsidRDefault="00DC40F4">
      <w:r>
        <w:separator/>
      </w:r>
    </w:p>
  </w:footnote>
  <w:footnote w:type="continuationSeparator" w:id="0">
    <w:p w14:paraId="3B7C6290" w14:textId="77777777" w:rsidR="00DC40F4" w:rsidRDefault="00DC40F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FAB734" w14:textId="3E3A6B00" w:rsidR="00EC22D2" w:rsidRPr="003059C8" w:rsidRDefault="00EC22D2" w:rsidP="001F2FAA">
    <w:pPr>
      <w:pStyle w:val="Header"/>
      <w:framePr w:wrap="around" w:vAnchor="text" w:hAnchor="margin" w:xAlign="right" w:y="1"/>
      <w:rPr>
        <w:rStyle w:val="PageNumber"/>
        <w:rFonts w:ascii="Spectral" w:hAnsi="Spectral"/>
        <w:sz w:val="22"/>
        <w:szCs w:val="22"/>
      </w:rPr>
    </w:pPr>
    <w:r w:rsidRPr="003059C8">
      <w:rPr>
        <w:rStyle w:val="PageNumber"/>
        <w:rFonts w:ascii="Spectral" w:hAnsi="Spectral"/>
        <w:sz w:val="22"/>
        <w:szCs w:val="22"/>
      </w:rPr>
      <w:fldChar w:fldCharType="begin"/>
    </w:r>
    <w:r w:rsidRPr="003059C8">
      <w:rPr>
        <w:rStyle w:val="PageNumber"/>
        <w:rFonts w:ascii="Spectral" w:hAnsi="Spectral"/>
        <w:sz w:val="22"/>
        <w:szCs w:val="22"/>
      </w:rPr>
      <w:instrText xml:space="preserve">PAGE  </w:instrText>
    </w:r>
    <w:r w:rsidRPr="003059C8">
      <w:rPr>
        <w:rStyle w:val="PageNumber"/>
        <w:rFonts w:ascii="Spectral" w:hAnsi="Spectral"/>
        <w:sz w:val="22"/>
        <w:szCs w:val="22"/>
      </w:rPr>
      <w:fldChar w:fldCharType="separate"/>
    </w:r>
    <w:r w:rsidRPr="003059C8">
      <w:rPr>
        <w:rStyle w:val="PageNumber"/>
        <w:rFonts w:ascii="Spectral" w:hAnsi="Spectral"/>
        <w:noProof/>
        <w:sz w:val="22"/>
        <w:szCs w:val="22"/>
      </w:rPr>
      <w:t>4</w:t>
    </w:r>
    <w:r w:rsidRPr="003059C8">
      <w:rPr>
        <w:rStyle w:val="PageNumber"/>
        <w:rFonts w:ascii="Spectral" w:hAnsi="Spectral"/>
        <w:sz w:val="22"/>
        <w:szCs w:val="22"/>
      </w:rPr>
      <w:fldChar w:fldCharType="end"/>
    </w:r>
  </w:p>
  <w:p w14:paraId="16BFC527" w14:textId="328688C2" w:rsidR="00EC22D2" w:rsidRPr="003059C8" w:rsidRDefault="00EC22D2" w:rsidP="004D68FE">
    <w:pPr>
      <w:pStyle w:val="Header"/>
      <w:ind w:right="360"/>
      <w:jc w:val="right"/>
      <w:rPr>
        <w:rFonts w:ascii="Spectral" w:hAnsi="Spectral"/>
        <w:smallCaps/>
        <w:sz w:val="22"/>
        <w:szCs w:val="22"/>
        <w:lang w:val="en-US"/>
      </w:rPr>
    </w:pPr>
    <w:r w:rsidRPr="003059C8">
      <w:rPr>
        <w:rFonts w:ascii="Spectral" w:hAnsi="Spectral"/>
        <w:sz w:val="22"/>
        <w:szCs w:val="22"/>
        <w:lang w:val="en-US"/>
      </w:rPr>
      <w:t>Grossmann</w:t>
    </w:r>
    <w:r w:rsidRPr="003059C8">
      <w:rPr>
        <w:rFonts w:ascii="Spectral" w:hAnsi="Spectral"/>
        <w:smallCaps/>
        <w:sz w:val="22"/>
        <w:szCs w:val="22"/>
        <w:lang w:val="en-US"/>
      </w:rPr>
      <w:t xml:space="preserve"> CV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75B2"/>
    <w:rsid w:val="00232A0B"/>
    <w:rsid w:val="002335EA"/>
    <w:rsid w:val="00235B49"/>
    <w:rsid w:val="00241857"/>
    <w:rsid w:val="00242916"/>
    <w:rsid w:val="00244AFA"/>
    <w:rsid w:val="002451D9"/>
    <w:rsid w:val="002454C6"/>
    <w:rsid w:val="00246408"/>
    <w:rsid w:val="002467AD"/>
    <w:rsid w:val="00250A52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10EE2"/>
    <w:rsid w:val="00311251"/>
    <w:rsid w:val="00311385"/>
    <w:rsid w:val="0031146B"/>
    <w:rsid w:val="003118AC"/>
    <w:rsid w:val="00311A19"/>
    <w:rsid w:val="00313D70"/>
    <w:rsid w:val="00315046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2740"/>
    <w:rsid w:val="00387321"/>
    <w:rsid w:val="0039055E"/>
    <w:rsid w:val="00390625"/>
    <w:rsid w:val="00390DF8"/>
    <w:rsid w:val="00390E33"/>
    <w:rsid w:val="00392A14"/>
    <w:rsid w:val="00393751"/>
    <w:rsid w:val="003939B0"/>
    <w:rsid w:val="00395B57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6706"/>
    <w:rsid w:val="004A02DE"/>
    <w:rsid w:val="004A0AF6"/>
    <w:rsid w:val="004A24C9"/>
    <w:rsid w:val="004A2BA6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6ED3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7542"/>
    <w:rsid w:val="007502E3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F1F"/>
    <w:rsid w:val="00DE1261"/>
    <w:rsid w:val="00DE1C52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FF1"/>
    <w:rsid w:val="00EF06FF"/>
    <w:rsid w:val="00EF0F67"/>
    <w:rsid w:val="00EF2CB8"/>
    <w:rsid w:val="00EF2DFA"/>
    <w:rsid w:val="00EF37FF"/>
    <w:rsid w:val="00EF3ED9"/>
    <w:rsid w:val="00EF4B5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7502E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mdpi.com/journal/societies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theme" Target="theme/theme1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eader" Target="header1.xml"/><Relationship Id="rId7" Type="http://schemas.openxmlformats.org/officeDocument/2006/relationships/settings" Target="settings.xml"/><Relationship Id="rId12" Type="http://schemas.openxmlformats.org/officeDocument/2006/relationships/hyperlink" Target="http://www.awwwards.com/sites/world-after-covid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geographyofphilosophy.com/" TargetMode="External"/><Relationship Id="rId38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hanoiphilosophyforum.org/" TargetMode="External"/><Relationship Id="rId37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s://www.imprs-life.mpg.de/en/life-program/outstanding-alumni-award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2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0</TotalTime>
  <Pages>36</Pages>
  <Words>14108</Words>
  <Characters>80417</Characters>
  <Application>Microsoft Office Word</Application>
  <DocSecurity>0</DocSecurity>
  <Lines>670</Lines>
  <Paragraphs>1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43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33</cp:revision>
  <cp:lastPrinted>2021-05-26T01:55:00Z</cp:lastPrinted>
  <dcterms:created xsi:type="dcterms:W3CDTF">2021-03-19T00:08:00Z</dcterms:created>
  <dcterms:modified xsi:type="dcterms:W3CDTF">2021-06-29T17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